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D5912" w:rsidRPr="00E562A9" w:rsidRDefault="006D5912" w:rsidP="006D5912">
      <w:pPr>
        <w:rPr>
          <w:rFonts w:ascii="Times New Roman" w:hAnsi="Times New Roman" w:cs="Times New Roman"/>
          <w:b/>
          <w:sz w:val="21"/>
          <w:szCs w:val="21"/>
        </w:rPr>
      </w:pPr>
      <w:r>
        <w:rPr>
          <w:rFonts w:ascii="Times New Roman" w:hAnsi="Times New Roman" w:cs="Times New Roman" w:hint="eastAsia"/>
          <w:b/>
          <w:sz w:val="21"/>
          <w:szCs w:val="21"/>
          <w:lang w:eastAsia="zh-CN"/>
        </w:rPr>
        <w:t xml:space="preserve">Supplemental </w:t>
      </w:r>
      <w:r w:rsidRPr="00E562A9">
        <w:rPr>
          <w:rFonts w:ascii="Times New Roman" w:hAnsi="Times New Roman" w:cs="Times New Roman"/>
          <w:b/>
          <w:sz w:val="21"/>
          <w:szCs w:val="21"/>
        </w:rPr>
        <w:t>Table</w:t>
      </w:r>
      <w:r w:rsidR="00B94164">
        <w:rPr>
          <w:rFonts w:ascii="Times New Roman" w:hAnsi="Times New Roman" w:cs="Times New Roman" w:hint="eastAsia"/>
          <w:b/>
          <w:sz w:val="21"/>
          <w:szCs w:val="21"/>
          <w:lang w:eastAsia="zh-CN"/>
        </w:rPr>
        <w:t xml:space="preserve"> </w:t>
      </w:r>
      <w:r w:rsidRPr="00E562A9">
        <w:rPr>
          <w:rFonts w:ascii="Times New Roman" w:hAnsi="Times New Roman" w:cs="Times New Roman"/>
          <w:b/>
          <w:sz w:val="21"/>
          <w:szCs w:val="21"/>
        </w:rPr>
        <w:t xml:space="preserve">1 </w:t>
      </w:r>
      <w:r w:rsidR="00BA4327" w:rsidRPr="00BA4327">
        <w:rPr>
          <w:rFonts w:ascii="Times New Roman" w:hAnsi="Times New Roman" w:cs="Times New Roman"/>
          <w:b/>
          <w:sz w:val="21"/>
          <w:szCs w:val="21"/>
        </w:rPr>
        <w:t>Macro-/micro-nutrients and liver cancer risk</w:t>
      </w:r>
      <w:bookmarkStart w:id="0" w:name="_GoBack"/>
      <w:bookmarkEnd w:id="0"/>
    </w:p>
    <w:tbl>
      <w:tblPr>
        <w:tblStyle w:val="a7"/>
        <w:tblW w:w="12866" w:type="dxa"/>
        <w:tblLayout w:type="fixed"/>
        <w:tblLook w:val="04A0"/>
      </w:tblPr>
      <w:tblGrid>
        <w:gridCol w:w="1304"/>
        <w:gridCol w:w="907"/>
        <w:gridCol w:w="850"/>
        <w:gridCol w:w="680"/>
        <w:gridCol w:w="1020"/>
        <w:gridCol w:w="5553"/>
        <w:gridCol w:w="2552"/>
      </w:tblGrid>
      <w:tr w:rsidR="006D5912" w:rsidRPr="00775F20" w:rsidTr="006D5912">
        <w:tc>
          <w:tcPr>
            <w:tcW w:w="1304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color w:val="FF0000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References</w:t>
            </w:r>
          </w:p>
        </w:tc>
        <w:tc>
          <w:tcPr>
            <w:tcW w:w="90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color w:val="FF0000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Region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color w:val="FF0000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Design</w:t>
            </w:r>
          </w:p>
        </w:tc>
        <w:tc>
          <w:tcPr>
            <w:tcW w:w="68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No. of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color w:val="FF0000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s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color w:val="FF0000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Outcome</w:t>
            </w:r>
          </w:p>
        </w:tc>
        <w:tc>
          <w:tcPr>
            <w:tcW w:w="555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Exposure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: Main Results</w:t>
            </w:r>
          </w:p>
        </w:tc>
        <w:tc>
          <w:tcPr>
            <w:tcW w:w="255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Matched or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djusted variables</w:t>
            </w:r>
          </w:p>
        </w:tc>
      </w:tr>
      <w:tr w:rsidR="006D5912" w:rsidRPr="00775F20" w:rsidTr="006D5912">
        <w:tc>
          <w:tcPr>
            <w:tcW w:w="12866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Carbohydrate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Lagiou P</w:t>
            </w:r>
          </w:p>
          <w:p w:rsidR="006D5912" w:rsidRPr="00775F20" w:rsidRDefault="006D5912" w:rsidP="004D65C9">
            <w:pPr>
              <w:jc w:val="center"/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 (2009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MYWdpb3U8L0F1dGhvcj48WWVhcj4yMDA5PC9ZZWFyPjxS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MYWdpb3U8L0F1dGhvcj48WWVhcj4yMDA5PC9ZZWFyPjxS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.DATA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separate"/>
            </w:r>
            <w:r w:rsidRPr="00775F20">
              <w:rPr>
                <w:rFonts w:ascii="Times New Roman" w:eastAsia="宋体" w:hAnsi="Times New Roman" w:cs="Times New Roman"/>
                <w:noProof/>
                <w:color w:val="000000"/>
                <w:sz w:val="21"/>
                <w:szCs w:val="21"/>
                <w:vertAlign w:val="superscript"/>
                <w:lang w:eastAsia="zh-CN"/>
              </w:rPr>
              <w:t>(44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then,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reec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33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pStyle w:val="a5"/>
              <w:widowControl w:val="0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GL among participants with chronic infection with HBV and/or HCV: Q5 vs. Q1: OR =1.95 (95%CI: 1.09, 3.48) </w:t>
            </w:r>
          </w:p>
          <w:p w:rsidR="006D5912" w:rsidRPr="00775F20" w:rsidRDefault="006D5912" w:rsidP="004D65C9">
            <w:pPr>
              <w:pStyle w:val="a5"/>
              <w:widowControl w:val="0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L among all participants or within HBV and HCV negative participants: no association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</w:t>
            </w:r>
          </w:p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moking, energy intake, others</w:t>
            </w:r>
          </w:p>
        </w:tc>
      </w:tr>
      <w:tr w:rsidR="006D5912" w:rsidRPr="00775F20" w:rsidTr="006D5912">
        <w:trPr>
          <w:trHeight w:val="90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Rossi M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 (2009) 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Sb3NzaTwvQXV0aG9yPjxZZWFyPjIwMDk8L1llYXI+PFJl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Sb3NzaTwvQXV0aG9yPjxZZWFyPjIwMDk8L1llYXI+PFJl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.DATA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separate"/>
            </w:r>
            <w:r w:rsidRPr="00775F20">
              <w:rPr>
                <w:rFonts w:ascii="Times New Roman" w:eastAsia="宋体" w:hAnsi="Times New Roman" w:cs="Times New Roman"/>
                <w:noProof/>
                <w:color w:val="000000"/>
                <w:sz w:val="21"/>
                <w:szCs w:val="21"/>
                <w:vertAlign w:val="superscript"/>
                <w:lang w:eastAsia="zh-CN"/>
              </w:rPr>
              <w:t>(45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Ital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18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pStyle w:val="a5"/>
              <w:widowControl w:val="0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L among all participants: Q5 vs. Q1: OR =3.02 (95%CI: 1.49, 6.12)</w:t>
            </w:r>
          </w:p>
          <w:p w:rsidR="006D5912" w:rsidRPr="00775F20" w:rsidRDefault="006D5912" w:rsidP="004D65C9">
            <w:pPr>
              <w:pStyle w:val="a5"/>
              <w:widowControl w:val="0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L within HBV and HCV negative participants: Q5 vs. Q1: OR =2.45 (95%CI: 0.69, 8.64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smoking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Kuper H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 (2000)</w:t>
            </w:r>
            <w:r w:rsidR="001A0F94" w:rsidRPr="00775F20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fldChar w:fldCharType="begin">
                <w:fldData xml:space="preserve">PEVuZE5vdGU+PENpdGU+PEF1dGhvcj5LdXBlcjwvQXV0aG9yPjxZZWFyPjIwMDA8L1llYXI+PFJl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</w:fldData>
              </w:fldChar>
            </w:r>
            <w:r w:rsidRPr="00775F20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instrText xml:space="preserve"> ADDIN EN.CITE </w:instrText>
            </w:r>
            <w:r w:rsidR="001A0F94" w:rsidRPr="00775F20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fldChar w:fldCharType="begin">
                <w:fldData xml:space="preserve">PEVuZE5vdGU+PENpdGU+PEF1dGhvcj5LdXBlcjwvQXV0aG9yPjxZZWFyPjIwMDA8L1llYXI+PFJl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</w:fldData>
              </w:fldChar>
            </w:r>
            <w:r w:rsidRPr="00775F20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instrText xml:space="preserve"> ADDIN EN.CITE.DATA </w:instrText>
            </w:r>
            <w:r w:rsidR="001A0F94" w:rsidRPr="00775F20">
              <w:rPr>
                <w:rFonts w:ascii="Times New Roman" w:hAnsi="Times New Roman" w:cs="Times New Roman"/>
                <w:sz w:val="21"/>
                <w:szCs w:val="21"/>
                <w:lang w:val="en-GB"/>
              </w:rPr>
            </w:r>
            <w:r w:rsidR="001A0F94" w:rsidRPr="00775F20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fldChar w:fldCharType="end"/>
            </w:r>
            <w:r w:rsidR="001A0F94" w:rsidRPr="00775F20">
              <w:rPr>
                <w:rFonts w:ascii="Times New Roman" w:hAnsi="Times New Roman" w:cs="Times New Roman"/>
                <w:sz w:val="21"/>
                <w:szCs w:val="21"/>
                <w:lang w:val="en-GB"/>
              </w:rPr>
            </w:r>
            <w:r w:rsidR="001A0F94" w:rsidRPr="00775F20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fldChar w:fldCharType="separate"/>
            </w:r>
            <w:r w:rsidRPr="00775F20">
              <w:rPr>
                <w:rFonts w:ascii="Times New Roman" w:hAnsi="Times New Roman" w:cs="Times New Roman"/>
                <w:noProof/>
                <w:sz w:val="21"/>
                <w:szCs w:val="21"/>
                <w:vertAlign w:val="superscript"/>
                <w:lang w:val="en-GB"/>
              </w:rPr>
              <w:t>(47)</w:t>
            </w:r>
            <w:r w:rsidR="001A0F94" w:rsidRPr="00775F20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thens,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reec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9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pStyle w:val="a5"/>
              <w:widowControl w:val="0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No association for sugar intake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alcohol, smoking, energy intake, HBV, HCV, others</w:t>
            </w:r>
          </w:p>
        </w:tc>
      </w:tr>
      <w:tr w:rsidR="006D5912" w:rsidRPr="00775F20" w:rsidTr="006D5912">
        <w:trPr>
          <w:trHeight w:val="393"/>
        </w:trPr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u J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sz w:val="21"/>
                <w:szCs w:val="21"/>
                <w:lang w:eastAsia="zh-CN"/>
              </w:rPr>
              <w:t xml:space="preserve">Et </w:t>
            </w:r>
            <w:r w:rsidRPr="00775F20">
              <w:rPr>
                <w:rFonts w:ascii="Times New Roman" w:hAnsi="Times New Roman" w:cs="Times New Roman"/>
                <w:i/>
                <w:sz w:val="21"/>
                <w:szCs w:val="21"/>
              </w:rPr>
              <w:t>al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3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IdTwvQXV0aG9yPjxZZWFyPjIwMTM8L1llYXI+PFJlY051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IdTwvQXV0aG9yPjxZZWFyPjIwMTM8L1llYXI+PFJlY051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.DATA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separate"/>
            </w:r>
            <w:r w:rsidRPr="00775F20">
              <w:rPr>
                <w:rFonts w:ascii="Times New Roman" w:eastAsia="宋体" w:hAnsi="Times New Roman" w:cs="Times New Roman"/>
                <w:noProof/>
                <w:color w:val="000000"/>
                <w:sz w:val="21"/>
                <w:szCs w:val="21"/>
                <w:vertAlign w:val="superscript"/>
                <w:lang w:eastAsia="zh-CN"/>
              </w:rPr>
              <w:t>(43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nad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30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pStyle w:val="a5"/>
              <w:widowControl w:val="0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I: Q5 vs. Q1: HR=1.09 (95%CI: 0.84, 1.42)</w:t>
            </w:r>
          </w:p>
          <w:p w:rsidR="006D5912" w:rsidRPr="00775F20" w:rsidRDefault="006D5912" w:rsidP="004D65C9">
            <w:pPr>
              <w:pStyle w:val="a5"/>
              <w:widowControl w:val="0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L: Q5 vs. Q1: HR=1.17 (95%CI: 0.75, 1.84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smoking, energy intake, BMI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613F6C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 xml:space="preserve">Fedirko V </w:t>
            </w:r>
            <w:r w:rsidRPr="00613F6C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613F6C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(2013)</w:t>
            </w:r>
            <w:r w:rsidR="001A0F94" w:rsidRPr="00613F6C">
              <w:rPr>
                <w:rFonts w:ascii="Times New Roman" w:eastAsia="宋体" w:hAnsi="Times New Roman" w:cs="Times New Roman"/>
                <w:sz w:val="21"/>
                <w:szCs w:val="21"/>
                <w:lang w:eastAsia="zh-CN"/>
              </w:rPr>
              <w:fldChar w:fldCharType="begin">
                <w:fldData xml:space="preserve">PEVuZE5vdGU+PENpdGU+PEF1dGhvcj5GZWRpcmtvPC9BdXRob3I+PFllYXI+MjAxMzwvWWVhcj48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</w:fldData>
              </w:fldChar>
            </w:r>
            <w:r w:rsidRPr="00613F6C">
              <w:rPr>
                <w:rFonts w:ascii="Times New Roman" w:eastAsia="宋体" w:hAnsi="Times New Roman" w:cs="Times New Roman"/>
                <w:sz w:val="21"/>
                <w:szCs w:val="21"/>
                <w:lang w:eastAsia="zh-CN"/>
              </w:rPr>
              <w:instrText xml:space="preserve"> ADDIN EN.CITE </w:instrText>
            </w:r>
            <w:r w:rsidR="001A0F94" w:rsidRPr="00613F6C">
              <w:rPr>
                <w:rFonts w:ascii="Times New Roman" w:eastAsia="宋体" w:hAnsi="Times New Roman" w:cs="Times New Roman"/>
                <w:sz w:val="21"/>
                <w:szCs w:val="21"/>
                <w:lang w:eastAsia="zh-CN"/>
              </w:rPr>
              <w:fldChar w:fldCharType="begin">
                <w:fldData xml:space="preserve">PEVuZE5vdGU+PENpdGU+PEF1dGhvcj5GZWRpcmtvPC9BdXRob3I+PFllYXI+MjAxMzwvWWVhcj48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</w:fldData>
              </w:fldChar>
            </w:r>
            <w:r w:rsidRPr="00613F6C">
              <w:rPr>
                <w:rFonts w:ascii="Times New Roman" w:eastAsia="宋体" w:hAnsi="Times New Roman" w:cs="Times New Roman"/>
                <w:sz w:val="21"/>
                <w:szCs w:val="21"/>
                <w:lang w:eastAsia="zh-CN"/>
              </w:rPr>
              <w:instrText xml:space="preserve"> ADDIN EN.CITE.DATA </w:instrText>
            </w:r>
            <w:r w:rsidR="001A0F94" w:rsidRPr="00613F6C">
              <w:rPr>
                <w:rFonts w:ascii="Times New Roman" w:eastAsia="宋体" w:hAnsi="Times New Roman" w:cs="Times New Roman"/>
                <w:sz w:val="21"/>
                <w:szCs w:val="21"/>
                <w:lang w:eastAsia="zh-CN"/>
              </w:rPr>
            </w:r>
            <w:r w:rsidR="001A0F94" w:rsidRPr="00613F6C">
              <w:rPr>
                <w:rFonts w:ascii="Times New Roman" w:eastAsia="宋体" w:hAnsi="Times New Roman" w:cs="Times New Roman"/>
                <w:sz w:val="21"/>
                <w:szCs w:val="21"/>
                <w:lang w:eastAsia="zh-CN"/>
              </w:rPr>
              <w:fldChar w:fldCharType="end"/>
            </w:r>
            <w:r w:rsidR="001A0F94" w:rsidRPr="00613F6C">
              <w:rPr>
                <w:rFonts w:ascii="Times New Roman" w:eastAsia="宋体" w:hAnsi="Times New Roman" w:cs="Times New Roman"/>
                <w:sz w:val="21"/>
                <w:szCs w:val="21"/>
                <w:lang w:eastAsia="zh-CN"/>
              </w:rPr>
            </w:r>
            <w:r w:rsidR="001A0F94" w:rsidRPr="00613F6C">
              <w:rPr>
                <w:rFonts w:ascii="Times New Roman" w:eastAsia="宋体" w:hAnsi="Times New Roman" w:cs="Times New Roman"/>
                <w:sz w:val="21"/>
                <w:szCs w:val="21"/>
                <w:lang w:eastAsia="zh-CN"/>
              </w:rPr>
              <w:fldChar w:fldCharType="separate"/>
            </w:r>
            <w:r w:rsidRPr="00613F6C">
              <w:rPr>
                <w:rFonts w:ascii="Times New Roman" w:eastAsia="宋体" w:hAnsi="Times New Roman" w:cs="Times New Roman"/>
                <w:noProof/>
                <w:sz w:val="21"/>
                <w:szCs w:val="21"/>
                <w:vertAlign w:val="superscript"/>
                <w:lang w:eastAsia="zh-CN"/>
              </w:rPr>
              <w:t>(41)</w:t>
            </w:r>
            <w:r w:rsidR="001A0F94" w:rsidRPr="00613F6C">
              <w:rPr>
                <w:rFonts w:ascii="Times New Roman" w:eastAsia="宋体" w:hAnsi="Times New Roman" w:cs="Times New Roman"/>
                <w:sz w:val="21"/>
                <w:szCs w:val="21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613F6C" w:rsidRDefault="001A0F94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hyperlink r:id="rId7" w:tgtFrame="https://cn.bing.com/dict/_blank" w:history="1">
              <w:r w:rsidR="006D5912" w:rsidRPr="00613F6C">
                <w:rPr>
                  <w:rFonts w:ascii="Times New Roman" w:hAnsi="Times New Roman" w:cs="Times New Roman"/>
                  <w:sz w:val="21"/>
                  <w:szCs w:val="21"/>
                </w:rPr>
                <w:t>Europe</w:t>
              </w:r>
            </w:hyperlink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613F6C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613F6C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19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613F6C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613F6C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bookmarkStart w:id="1" w:name="OLE_LINK3"/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GI, GL, or TCH: no association</w:t>
            </w:r>
          </w:p>
          <w:bookmarkEnd w:id="1"/>
          <w:p w:rsidR="006D5912" w:rsidRPr="00613F6C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total sugar: per 50 g/day increase: HR=1.43 (95% CI:1.17, 1.74)</w:t>
            </w:r>
          </w:p>
          <w:p w:rsidR="006D5912" w:rsidRPr="00613F6C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total starch: per 50 g/day increase: HR=0.70 (95% CI:0.55, 0.90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613F6C" w:rsidRDefault="006D5912" w:rsidP="004D65C9">
            <w:pPr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E</w:t>
            </w: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ducation, alcohol, smoking, BMI, PA, diabetes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George SM </w:t>
            </w: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09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HZW9yZ2U8L0F1dGhvcj48WWVhcj4yMDA5PC9ZZWFyPjxS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HZW9yZ2U8L0F1dGhvcj48WWVhcj4yMDA5PC9ZZWFyPjxS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.DATA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separate"/>
            </w:r>
            <w:r w:rsidRPr="00775F20">
              <w:rPr>
                <w:rFonts w:ascii="Times New Roman" w:eastAsia="宋体" w:hAnsi="Times New Roman" w:cs="Times New Roman"/>
                <w:noProof/>
                <w:color w:val="000000"/>
                <w:sz w:val="21"/>
                <w:szCs w:val="21"/>
                <w:vertAlign w:val="superscript"/>
                <w:lang w:eastAsia="zh-CN"/>
              </w:rPr>
              <w:t>(42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31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women: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I: no association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bookmarkStart w:id="2" w:name="OLE_LINK2"/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L: Q5 vs. Q1: HR=0.18 (95% CI: 0.04, 0.79)</w:t>
            </w:r>
          </w:p>
          <w:bookmarkEnd w:id="2"/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men: 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I: Q5 vs. Q1:HR=1.62 (95% CI: 1.05, 2.48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GL: no association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Age, race, education, alcohol, smoking, energy intake, PA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 xml:space="preserve">Vogtmann E </w:t>
            </w: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3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Wb2d0bWFubjwvQXV0aG9yPjxZZWFyPjIwMTM8L1llYXI+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=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Wb2d0bWFubjwvQXV0aG9yPjxZZWFyPjIwMTM8L1llYXI+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=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.DATA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separate"/>
            </w:r>
            <w:r w:rsidRPr="00775F20">
              <w:rPr>
                <w:rFonts w:ascii="Times New Roman" w:eastAsia="宋体" w:hAnsi="Times New Roman" w:cs="Times New Roman"/>
                <w:noProof/>
                <w:color w:val="000000"/>
                <w:sz w:val="21"/>
                <w:szCs w:val="21"/>
                <w:vertAlign w:val="superscript"/>
                <w:lang w:eastAsia="zh-CN"/>
              </w:rPr>
              <w:t>(46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34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I, GL, or TCH: no association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smoking, energy intake, BMI, PA, diabetes, chronic liver diseases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Tasevs</w:t>
            </w:r>
            <w:r w:rsidRPr="00775F20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>k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aN </w:t>
            </w:r>
            <w:r w:rsidRPr="00775F20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>e</w:t>
            </w: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t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2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UYXNldnNrYTwvQXV0aG9yPjxZZWFyPjIwMTI8L1llYXI+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begin">
                <w:fldData xml:space="preserve">PEVuZE5vdGU+PENpdGU+PEF1dGhvcj5UYXNldnNrYTwvQXV0aG9yPjxZZWFyPjIwMTI8L1llYXI+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</w:fldData>
              </w:fldChar>
            </w:r>
            <w:r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instrText xml:space="preserve"> ADDIN EN.CITE.DATA </w:instrTex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separate"/>
            </w:r>
            <w:r w:rsidRPr="00775F20">
              <w:rPr>
                <w:rFonts w:ascii="Times New Roman" w:eastAsia="宋体" w:hAnsi="Times New Roman" w:cs="Times New Roman"/>
                <w:noProof/>
                <w:color w:val="000000"/>
                <w:sz w:val="21"/>
                <w:szCs w:val="21"/>
                <w:vertAlign w:val="superscript"/>
                <w:lang w:eastAsia="zh-CN"/>
              </w:rPr>
              <w:t>(48)</w:t>
            </w:r>
            <w:r w:rsidR="001A0F94" w:rsidRPr="00775F20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28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dded fructose intake among women: T3 vs. T1: HR=0.43 (95%CI: 0.22, 0.86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ugar and sucrose intake: no association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race, education, alcohol, smoking, energy intake, BMI, PA, others</w:t>
            </w:r>
          </w:p>
        </w:tc>
      </w:tr>
      <w:tr w:rsidR="006D5912" w:rsidRPr="00775F20" w:rsidTr="006D5912">
        <w:tc>
          <w:tcPr>
            <w:tcW w:w="12866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Dietary fats/fatty acid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Kuper H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et al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00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LdXBlcjwvQXV0aG9yPjxZZWFyPjIwMDA8L1llYXI+PFJl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LdXBlcjwvQXV0aG9yPjxZZWFyPjIwMDA8L1llYXI+PFJl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lang w:val="en-GB"/>
              </w:rPr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lang w:val="en-GB"/>
              </w:rPr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2617CA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(47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reec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9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pStyle w:val="a5"/>
              <w:widowControl w:val="0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Milk and dairy products: a one, quintile increment in the consumption of the indicated food group: OR=0.70 (95% CI: 0.49, 1.01)</w:t>
            </w:r>
          </w:p>
          <w:p w:rsidR="006D5912" w:rsidRPr="00775F20" w:rsidRDefault="006D5912" w:rsidP="004D65C9">
            <w:pPr>
              <w:pStyle w:val="a5"/>
              <w:widowControl w:val="0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Total fat: no association(p &gt; 0.01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smoking, energy intake, HBV, HCV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Polesel J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color w:val="FF0000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07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Qb2xlc2VsPC9BdXRob3I+PFllYXI+MjAwNzwvWWVhcj48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Qb2xlc2VsPC9BdXRob3I+PFllYXI+MjAwNzwvWWVhcj48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lang w:val="en-GB"/>
              </w:rPr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lang w:val="en-GB"/>
              </w:rPr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(54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color w:val="FF0000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Ital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color w:val="FF0000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18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Linoleic acid: T3 vs. T1: OR=0.35 (95% CI: 0.18, 0.69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energy intake, PA and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Hadziyannis S </w:t>
            </w: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1995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IYWR6aXlhbm5pczwvQXV0aG9yPjxZZWFyPjE5OTU8L1ll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IYWR6aXlhbm5pczwvQXV0aG9yPjxZZWFyPjE5OTU8L1ll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lang w:val="en-GB"/>
              </w:rPr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lang w:val="en-GB"/>
              </w:rPr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(55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reec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6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Total dietary oils and fats: a quintile increase in average monthly consumption: OR=1.4 (95% CI: 1.0, 1.8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Age,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 xml:space="preserve">HBV, HCV, 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Koh WP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6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Lb2g8L0F1dGhvcj48WWVhcj4yMDE2PC9ZZWFyPjxSZWNO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Lb2g8L0F1dGhvcj48WWVhcj4yMDE2PC9ZZWFyPjxSZWNO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lang w:val="en-GB"/>
              </w:rPr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lang w:val="en-GB"/>
              </w:rPr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(56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ingap</w:t>
            </w:r>
            <w:r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-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or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488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Total fat: Q4 vs. Q1: HR=1.26 (95% CI: 0.91, 1.74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FA: Q4 vs. Q1: HR=1.40 (95% CI: 0.95, 2.06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MUFA: Q4 vs. Q1: HR=0.90 (95%CI: 0.59, 1.37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N, 3 PUFA: Q4 vs. Q1: HR=0.99 (95% CI: 0.70, 1.39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N, 6 PUFA: Q4 vs. Q1: HR=1.49 (95% CI: 1.08, 2.07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N, 6 to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n, 3 PUFA ratio: Q4 vs. Q1: HR=1.22 (95% CI: 0.92, 1.61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smoking, coffee, energy intake, BMI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A967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Duarte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Salles T </w:t>
            </w: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5)</w:t>
            </w:r>
            <w:r w:rsidR="001A0F94" w:rsidRPr="00D104AB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FydGUtU2FsbGVzPC9BdXRob3I+PFllYXI+MjAxNTwv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FydGUtU2FsbGVzPC9BdXRob3I+PFllYXI+MjAxNTwv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</w:rPr>
            </w:r>
            <w:r w:rsidR="001A0F94">
              <w:rPr>
                <w:rFonts w:ascii="Times New Roman" w:hAnsi="Times New Roman" w:cs="Times New Roman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</w:rPr>
            </w:r>
            <w:r w:rsidR="001A0F94" w:rsidRPr="00D104AB">
              <w:rPr>
                <w:rFonts w:ascii="Times New Roman" w:hAnsi="Times New Roman" w:cs="Times New Roman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vertAlign w:val="superscript"/>
              </w:rPr>
              <w:t>(52)</w:t>
            </w:r>
            <w:r w:rsidR="001A0F94" w:rsidRPr="00D104AB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Europ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19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Total fat: per 10 g/day: HR=0.80(95% CI: 0.65, 0.99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FA: per 5 g/day: HR=1.08 (95% CI: 0.88, 1.34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MUFA: per 5 g/day: HR=0.71 ( 95% CI: 0.55, 0.92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PUFA: per 5 g/day: HR=0.92 (95% CI: 0.68, 1.25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The ratio of PUFA/MUFA to SFA: per 0.2 point: HR=0.86 (95% CI: 0.73, 1.01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 xml:space="preserve">Alcohol, smoking, coffee, energy intake, BMI, PA, </w:t>
            </w: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diabetes,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Freedman ND</w:t>
            </w: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0)</w:t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  <w:lang w:val="en-GB"/>
              </w:rPr>
              <w:fldChar w:fldCharType="begin">
                <w:fldData xml:space="preserve">PEVuZE5vdGU+PENpdGU+PEF1dGhvcj5GcmVlZG1hbjwvQXV0aG9yPjxZZWFyPjIwMTA8L1llYXI+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lang w:val="en-GB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 w:themeColor="text1"/>
                <w:lang w:val="en-GB"/>
              </w:rPr>
              <w:fldChar w:fldCharType="begin">
                <w:fldData xml:space="preserve">PEVuZE5vdGU+PENpdGU+PEF1dGhvcj5GcmVlZG1hbjwvQXV0aG9yPjxZZWFyPjIwMTA8L1llYXI+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lang w:val="en-GB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 w:themeColor="text1"/>
                <w:lang w:val="en-GB"/>
              </w:rPr>
            </w:r>
            <w:r w:rsidR="001A0F94">
              <w:rPr>
                <w:rFonts w:ascii="Times New Roman" w:hAnsi="Times New Roman" w:cs="Times New Roman"/>
                <w:color w:val="000000" w:themeColor="text1"/>
                <w:lang w:val="en-GB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  <w:lang w:val="en-GB"/>
              </w:rPr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  <w:lang w:val="en-GB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  <w:lang w:val="en-GB"/>
              </w:rPr>
              <w:t>(53)</w:t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  <w:lang w:val="en-GB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U.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33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White meat: Q5 vs. Q1: HR=0.52 (95% CI: 0.36, 0.77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Red meat: Q5 vs. Q1: HR=1.74 (95% CI: 1.16, 2.61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FA: Q5 vs. Q1:HR=1.87 (95% CI:1.23, 2.85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race, education, alcohol, smoking, energy intake, BMI, PA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awada N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2)</w:t>
            </w:r>
            <w:r w:rsidR="001A0F94" w:rsidRPr="00D104AB">
              <w:rPr>
                <w:rFonts w:ascii="Times New Roman" w:eastAsia="宋体" w:hAnsi="Times New Roman" w:cs="Times New Roman"/>
                <w:color w:val="000000"/>
                <w:lang w:eastAsia="zh-CN"/>
              </w:rPr>
              <w:fldChar w:fldCharType="begin">
                <w:fldData xml:space="preserve">PEVuZE5vdGU+PENpdGU+PEF1dGhvcj5TYXdhZGE8L0F1dGhvcj48WWVhcj4yMDEyPC9ZZWFyPjxS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0NjgtNzU8L3BhZ2VzPjx2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lang w:eastAsia="zh-CN"/>
              </w:rPr>
              <w:instrText xml:space="preserve"> ADDIN EN.CITE </w:instrText>
            </w:r>
            <w:r w:rsidR="001A0F94">
              <w:rPr>
                <w:rFonts w:ascii="Times New Roman" w:eastAsia="宋体" w:hAnsi="Times New Roman" w:cs="Times New Roman"/>
                <w:color w:val="000000"/>
                <w:lang w:eastAsia="zh-CN"/>
              </w:rPr>
              <w:fldChar w:fldCharType="begin">
                <w:fldData xml:space="preserve">PEVuZE5vdGU+PENpdGU+PEF1dGhvcj5TYXdhZGE8L0F1dGhvcj48WWVhcj4yMDEyPC9ZZWFyPjxS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E0NjgtNzU8L3BhZ2VzPjx2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==
</w:fldData>
              </w:fldChar>
            </w:r>
            <w:r>
              <w:rPr>
                <w:rFonts w:ascii="Times New Roman" w:eastAsia="宋体" w:hAnsi="Times New Roman" w:cs="Times New Roman"/>
                <w:color w:val="000000"/>
                <w:lang w:eastAsia="zh-CN"/>
              </w:rPr>
              <w:instrText xml:space="preserve"> ADDIN EN.CITE.DATA </w:instrText>
            </w:r>
            <w:r w:rsidR="001A0F94">
              <w:rPr>
                <w:rFonts w:ascii="Times New Roman" w:eastAsia="宋体" w:hAnsi="Times New Roman" w:cs="Times New Roman"/>
                <w:color w:val="000000"/>
                <w:lang w:eastAsia="zh-CN"/>
              </w:rPr>
            </w:r>
            <w:r w:rsidR="001A0F94">
              <w:rPr>
                <w:rFonts w:ascii="Times New Roman" w:eastAsia="宋体" w:hAnsi="Times New Roman" w:cs="Times New Roman"/>
                <w:color w:val="000000"/>
                <w:lang w:eastAsia="zh-CN"/>
              </w:rPr>
              <w:fldChar w:fldCharType="end"/>
            </w:r>
            <w:r w:rsidR="001A0F94" w:rsidRPr="00D104AB">
              <w:rPr>
                <w:rFonts w:ascii="Times New Roman" w:eastAsia="宋体" w:hAnsi="Times New Roman" w:cs="Times New Roman"/>
                <w:color w:val="000000"/>
                <w:lang w:eastAsia="zh-CN"/>
              </w:rPr>
            </w:r>
            <w:r w:rsidR="001A0F94" w:rsidRPr="00D104AB">
              <w:rPr>
                <w:rFonts w:ascii="Times New Roman" w:eastAsia="宋体" w:hAnsi="Times New Roman" w:cs="Times New Roman"/>
                <w:color w:val="000000"/>
                <w:lang w:eastAsia="zh-CN"/>
              </w:rPr>
              <w:fldChar w:fldCharType="separate"/>
            </w:r>
            <w:r w:rsidRPr="00A52004">
              <w:rPr>
                <w:rFonts w:ascii="Times New Roman" w:eastAsia="宋体" w:hAnsi="Times New Roman" w:cs="Times New Roman"/>
                <w:noProof/>
                <w:color w:val="000000"/>
                <w:vertAlign w:val="superscript"/>
                <w:lang w:eastAsia="zh-CN"/>
              </w:rPr>
              <w:t>(66)</w:t>
            </w:r>
            <w:r w:rsidR="001A0F94" w:rsidRPr="00D104AB">
              <w:rPr>
                <w:rFonts w:ascii="Times New Roman" w:eastAsia="宋体" w:hAnsi="Times New Roman" w:cs="Times New Roman"/>
                <w:color w:val="000000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Japa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398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N, 3 PUFA, rich fish: Q5 vs. Q1: HR=0.64 (95% CI: 0.42, 0.96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EPA: Q5 vs. Q1: HR=0.56 (95% CI: 0.36, 0.85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DPA: Q5 vs. Q1: HR=0.64 (95% CI: 0.41, 0.98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DHA: Q5 vs. Q1: HR=0.56 (95% CI: 0.35, 0.87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alcohol, smoking, coffee, BMI, others</w:t>
            </w:r>
          </w:p>
        </w:tc>
      </w:tr>
      <w:tr w:rsidR="006D5912" w:rsidRPr="00775F20" w:rsidTr="006D5912">
        <w:tc>
          <w:tcPr>
            <w:tcW w:w="12866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Dietary trace elements and vitamin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Kuper H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i/>
                <w:iCs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00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LdXBlcjwvQXV0aG9yPjxZZWFyPjIwMDA8L1llYXI+PFJl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LdXBlcjwvQXV0aG9yPjxZZWFyPjIwMDA8L1llYXI+PFJl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  <w:vertAlign w:val="superscript"/>
              </w:rPr>
              <w:t>(47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Greec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9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odium: no association (p=0.33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Potassium: no association (p=0.86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lcium: no association (p=0.15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Phosphorus: no association (p=0.35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Iron: no association (p=0.93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Magnesium: no association (p=0.14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Zinc: no association (p=0.74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smoking, energy intake, HBV, HCV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Polesel J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 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07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Qb2xlc2VsPC9BdXRob3I+PFllYXI+MjAwNzwvWWVhcj48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begin">
                <w:fldData xml:space="preserve">PEVuZE5vdGU+PENpdGU+PEF1dGhvcj5Qb2xlc2VsPC9BdXRob3I+PFllYXI+MjAwNzwvWWVhcj48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</w:fldData>
              </w:fldChar>
            </w:r>
            <w:r>
              <w:rPr>
                <w:rFonts w:ascii="Times New Roman" w:hAnsi="Times New Roman" w:cs="Times New Roman"/>
                <w:lang w:val="en-GB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lang w:val="en-GB"/>
              </w:rPr>
            </w:r>
            <w:r w:rsidR="001A0F94">
              <w:rPr>
                <w:rFonts w:ascii="Times New Roman" w:hAnsi="Times New Roman" w:cs="Times New Roman"/>
                <w:lang w:val="en-GB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lang w:val="en-GB"/>
              </w:rPr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vertAlign w:val="superscript"/>
                <w:lang w:val="en-GB"/>
              </w:rPr>
              <w:t>(54)</w:t>
            </w:r>
            <w:r w:rsidR="001A0F94" w:rsidRPr="00D104AB">
              <w:rPr>
                <w:rFonts w:ascii="Times New Roman" w:hAnsi="Times New Roman" w:cs="Times New Roman"/>
                <w:lang w:val="en-GB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Ital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18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β, carotene : T3 vs. T1: OR=0.48 (95% CI: 0.24, 0.93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Iron intake: T3 vs. T1: OR=3.00 (95% CI: 1.25, 7.23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energy intake, PA, HBV, HCV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Ma X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7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NYTwvQXV0aG9yPjxZZWFyPjIwMTc8L1llYXI+PFJlY051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NYTwvQXV0aG9yPjxZZWFyPjIwMTc8L1llYXI+PFJlY051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  <w:vertAlign w:val="superscript"/>
              </w:rPr>
              <w:t>(79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nested 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53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Manganese: Q5 vs. Q1: OR=0.38 (95% CI: 0.21, 0.69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elenium: Q5 vs. Q1: OR=0.97 (95% CI: 0.45, 2.07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Iron: Q5 vs. Q1: OR=0.33 (95% CI: 0.15, 0.71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Zinc: Q5 vs. Q1: OR=1.55 (95% CI: 0.77, 3.12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pper: Q5 vs. Q1: OR=0.79 (95% CI: 0.40, 1.57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980B8E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 xml:space="preserve">Age, </w:t>
            </w:r>
            <w:r w:rsidRPr="00980B8E">
              <w:rPr>
                <w:rFonts w:ascii="Times New Roman" w:hAnsi="Times New Roman" w:cs="Times New Roman"/>
                <w:sz w:val="21"/>
                <w:szCs w:val="21"/>
              </w:rPr>
              <w:t>Education, smoking, energy intake, BMI, PA, diabetes</w:t>
            </w:r>
            <w:r w:rsidRPr="00980B8E">
              <w:rPr>
                <w:rFonts w:ascii="Times New Roman" w:hAnsi="Times New Roman" w:cs="Times New Roman" w:hint="eastAsia"/>
                <w:sz w:val="21"/>
                <w:szCs w:val="21"/>
              </w:rPr>
              <w:t>,</w:t>
            </w:r>
            <w:r w:rsidRPr="00980B8E">
              <w:rPr>
                <w:rFonts w:ascii="Times New Roman" w:hAnsi="Times New Roman" w:cs="Times New Roman"/>
                <w:sz w:val="21"/>
                <w:szCs w:val="21"/>
              </w:rPr>
              <w:t>HBV, HCV, chronic liver diseases</w:t>
            </w:r>
            <w:r w:rsidRPr="00980B8E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 xml:space="preserve">, </w:t>
            </w:r>
            <w:r w:rsidRPr="00980B8E">
              <w:rPr>
                <w:rFonts w:ascii="Times New Roman" w:hAnsi="Times New Roman" w:cs="Times New Roman"/>
                <w:sz w:val="21"/>
                <w:szCs w:val="21"/>
              </w:rPr>
              <w:t>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Lan QY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(2016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MYW48L0F1dGhvcj48WWVhcj4yMDE2PC9ZZWFyPjxSZWNO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MYW48L0F1dGhvcj48WWVhcj4yMDE2PC9ZZWFyPjxSZWNO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  <w:vertAlign w:val="superscript"/>
              </w:rPr>
              <w:t>(83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Chi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case–control 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64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E11356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Vitamin A: Q4 vs. Q1: OR=0.34 (95% CI: 0.24, 0.48)</w:t>
            </w:r>
          </w:p>
          <w:p w:rsidR="006D5912" w:rsidRPr="00775F20" w:rsidRDefault="006D5912" w:rsidP="004D65C9">
            <w:pPr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rotenes: Q4 vs. Q1: OR=0.35 (95% CI: 0.25, 0.49)</w:t>
            </w:r>
          </w:p>
          <w:p w:rsidR="006D5912" w:rsidRPr="00775F20" w:rsidRDefault="006D5912" w:rsidP="004D65C9">
            <w:pPr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Retinol intake: Q4 vs. Q1: OR=0.37 (95% CI: 0.27, 0.52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Age, education, alcohol, smoking, BMI, PA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 xml:space="preserve">Yuan JM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06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ZdWFuPC9BdXRob3I+PFllYXI+MjAwNjwvWWVhcj48UmVj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ZdWFuPC9BdXRob3I+PFllYXI+MjAwNjwvWWVhcj48UmVj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  <w:vertAlign w:val="superscript"/>
              </w:rPr>
              <w:t>(84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21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Retinol: Q4 vs. Q1: OR=0.13 (95% CI: 0.06, 0.26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β , Carotene: Q4 vs. Q1: OR=0.59 (95% CI: 0.34, 1.02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alcohol, smoking, HBV, HCV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Ma X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et </w:t>
            </w:r>
            <w:r w:rsidRPr="003E7462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al</w:t>
            </w:r>
            <w:r w:rsidRPr="003E7462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3E7462">
              <w:rPr>
                <w:rFonts w:ascii="Times New Roman" w:hAnsi="Times New Roman" w:cs="Times New Roman"/>
                <w:sz w:val="21"/>
                <w:szCs w:val="21"/>
              </w:rPr>
              <w:t>(2017)</w:t>
            </w:r>
            <w:r w:rsidR="001A0F94" w:rsidRPr="003E7462">
              <w:rPr>
                <w:rFonts w:ascii="Times New Roman" w:hAnsi="Times New Roman" w:cs="Times New Roman"/>
                <w:shd w:val="clear" w:color="auto" w:fill="FFFFFF"/>
              </w:rPr>
              <w:fldChar w:fldCharType="begin">
                <w:fldData xml:space="preserve">PEVuZE5vdGU+PENpdGU+PEF1dGhvcj5NYTwvQXV0aG9yPjxZZWFyPjIwMTc8L1llYXI+PFJlY051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</w:fldData>
              </w:fldChar>
            </w:r>
            <w:r w:rsidRPr="003E7462">
              <w:rPr>
                <w:rFonts w:ascii="Times New Roman" w:hAnsi="Times New Roman" w:cs="Times New Roman"/>
                <w:shd w:val="clear" w:color="auto" w:fill="FFFFFF"/>
              </w:rPr>
              <w:instrText xml:space="preserve"> ADDIN EN.CITE </w:instrText>
            </w:r>
            <w:r w:rsidR="001A0F94" w:rsidRPr="003E7462">
              <w:rPr>
                <w:rFonts w:ascii="Times New Roman" w:hAnsi="Times New Roman" w:cs="Times New Roman"/>
                <w:shd w:val="clear" w:color="auto" w:fill="FFFFFF"/>
              </w:rPr>
              <w:fldChar w:fldCharType="begin">
                <w:fldData xml:space="preserve">PEVuZE5vdGU+PENpdGU+PEF1dGhvcj5NYTwvQXV0aG9yPjxZZWFyPjIwMTc8L1llYXI+PFJlY051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</w:fldData>
              </w:fldChar>
            </w:r>
            <w:r w:rsidRPr="003E7462">
              <w:rPr>
                <w:rFonts w:ascii="Times New Roman" w:hAnsi="Times New Roman" w:cs="Times New Roman"/>
                <w:shd w:val="clear" w:color="auto" w:fill="FFFFFF"/>
              </w:rPr>
              <w:instrText xml:space="preserve"> ADDIN EN.CITE.DATA </w:instrText>
            </w:r>
            <w:r w:rsidR="001A0F94" w:rsidRPr="003E7462">
              <w:rPr>
                <w:rFonts w:ascii="Times New Roman" w:hAnsi="Times New Roman" w:cs="Times New Roman"/>
                <w:shd w:val="clear" w:color="auto" w:fill="FFFFFF"/>
              </w:rPr>
            </w:r>
            <w:r w:rsidR="001A0F94" w:rsidRPr="003E7462">
              <w:rPr>
                <w:rFonts w:ascii="Times New Roman" w:hAnsi="Times New Roman" w:cs="Times New Roman"/>
                <w:shd w:val="clear" w:color="auto" w:fill="FFFFFF"/>
              </w:rPr>
              <w:fldChar w:fldCharType="end"/>
            </w:r>
            <w:r w:rsidR="001A0F94" w:rsidRPr="003E7462">
              <w:rPr>
                <w:rFonts w:ascii="Times New Roman" w:hAnsi="Times New Roman" w:cs="Times New Roman"/>
                <w:shd w:val="clear" w:color="auto" w:fill="FFFFFF"/>
              </w:rPr>
            </w:r>
            <w:r w:rsidR="001A0F94" w:rsidRPr="003E7462">
              <w:rPr>
                <w:rFonts w:ascii="Times New Roman" w:hAnsi="Times New Roman" w:cs="Times New Roman"/>
                <w:shd w:val="clear" w:color="auto" w:fill="FFFFFF"/>
              </w:rPr>
              <w:fldChar w:fldCharType="separate"/>
            </w:r>
            <w:r w:rsidRPr="003E7462">
              <w:rPr>
                <w:rFonts w:ascii="Times New Roman" w:hAnsi="Times New Roman" w:cs="Times New Roman"/>
                <w:noProof/>
                <w:shd w:val="clear" w:color="auto" w:fill="FFFFFF"/>
                <w:vertAlign w:val="superscript"/>
              </w:rPr>
              <w:t>(79)</w:t>
            </w:r>
            <w:r w:rsidR="001A0F94" w:rsidRPr="003E7462">
              <w:rPr>
                <w:rFonts w:ascii="Times New Roman" w:hAnsi="Times New Roman" w:cs="Times New Roman"/>
                <w:shd w:val="clear" w:color="auto" w:fill="FFFFFF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53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Manganese: Q5 vs. Q1: HR=0.51 (95% CI: 0.35, 0.73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Selenium: Q5 vs. Q1: HR=0.86 (95% CI: 0.52, 1.43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Iron: Q5 vs. Q1: HR=0.62 (95% CI: 0.39, 1.00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Zinc: Q5 vs. Q1: HR=0.90 (95% CI: 0.58, 1.38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pper: Q5 vs. Q1: HR=0.89 (95% CI: 0.58, 1.36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smoking, BMI, PA, HBV, HCV, chronic liver diseases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Zhang W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2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aaGFuZzwvQXV0aG9yPjxZZWFyPjIwMTI8L1llYXI+PFJl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aaGFuZzwvQXV0aG9yPjxZZWFyPjIwMTI8L1llYXI+PFJl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  <w:vertAlign w:val="superscript"/>
              </w:rPr>
              <w:t>(82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26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5553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Vitamin E: Q4 vs. Q1: HR=0.60 (95% CI: 0.40, 0.89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Vitamin E supplement: Q4 vs. Q1: HR=0.52 (95% CI: 0.30, 0.90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Vitamin C: Q4 vs. Q1: HR=0.71 (95% CI: 0.48, 1.04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Multivitamin: Q4 vs. Q1: HR=1.45 (95% CI: 0.96, 2.19)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BMI, PA, HBV, HCV, chronic liver diseases, others</w:t>
            </w:r>
          </w:p>
        </w:tc>
      </w:tr>
      <w:tr w:rsidR="006D5912" w:rsidRPr="00775F20" w:rsidTr="006D5912">
        <w:tc>
          <w:tcPr>
            <w:tcW w:w="130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Lai GY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775F2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.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(2014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MYWk8L0F1dGhvcj48WWVhcj4yMDE0PC9ZZWFyPjxSZWNO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begin">
                <w:fldData xml:space="preserve">PEVuZE5vdGU+PENpdGU+PEF1dGhvcj5MYWk8L0F1dGhvcj48WWVhcj4yMDE0PC9ZZWFyPjxSZWNO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  <w:shd w:val="clear" w:color="auto" w:fill="FFFFFF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/>
                <w:shd w:val="clear" w:color="auto" w:fill="FFFFFF"/>
                <w:vertAlign w:val="superscript"/>
              </w:rPr>
              <w:t>(85)</w:t>
            </w:r>
            <w:r w:rsidR="001A0F94" w:rsidRPr="00D104AB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Finland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208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  <w:p w:rsidR="006D5912" w:rsidRPr="00775F20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555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β, carotene: Q4 vs. Q1:HR=0.36 (95% CI: 0.22, 0.58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Retinol: Q4 vs. Q1: HR=0.58 (95% CI: 0.39, 0.85)</w:t>
            </w:r>
          </w:p>
          <w:p w:rsidR="006D5912" w:rsidRPr="00775F20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α, tocopherol: Q4 vs. Q1: HR=1.06 (95% CI: 0.64, 1.74)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775F20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Age, education, alcohol, smoking, coffee, energy intake, BMI, others</w:t>
            </w:r>
          </w:p>
        </w:tc>
      </w:tr>
    </w:tbl>
    <w:p w:rsidR="006D5912" w:rsidRPr="00A73B5A" w:rsidRDefault="006D5912" w:rsidP="006D5912">
      <w:pPr>
        <w:rPr>
          <w:rFonts w:ascii="Times New Roman" w:hAnsi="Times New Roman" w:cs="Times New Roman"/>
          <w:sz w:val="21"/>
          <w:szCs w:val="21"/>
        </w:rPr>
      </w:pPr>
      <w:r w:rsidRPr="00A73B5A">
        <w:rPr>
          <w:rFonts w:ascii="Times New Roman" w:hAnsi="Times New Roman" w:cs="Times New Roman"/>
          <w:sz w:val="21"/>
          <w:szCs w:val="21"/>
        </w:rPr>
        <w:t>BMI: Body Mass Index; CI, confidence interval; DHA, docosahexaenoic acid; DPA, docosapentaenoic acid; EPA, eicosapentaenoic acid; GI, glycemic Index; GL, glycemic load; HBV: Hepatitis B Virus; HCC, hepatocellular carcinoma; HCV: Hepatitis C Virus; HR, hazard ratios; MUFA, monounsaturated fats; OR, odds ratios; PA, physical activity; PUFA, polyunsaturated fats; SFA, saturated fats ; TCH, total carbohydrate.</w:t>
      </w: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Pr="00A73B5A" w:rsidRDefault="006D5912" w:rsidP="006D5912">
      <w:pPr>
        <w:rPr>
          <w:rFonts w:ascii="Times New Roman" w:hAnsi="Times New Roman" w:cs="Times New Roman"/>
          <w:b/>
          <w:sz w:val="21"/>
          <w:szCs w:val="21"/>
        </w:rPr>
      </w:pPr>
      <w:r>
        <w:rPr>
          <w:rFonts w:ascii="Times New Roman" w:hAnsi="Times New Roman" w:cs="Times New Roman" w:hint="eastAsia"/>
          <w:b/>
          <w:sz w:val="21"/>
          <w:szCs w:val="21"/>
          <w:lang w:eastAsia="zh-CN"/>
        </w:rPr>
        <w:lastRenderedPageBreak/>
        <w:t xml:space="preserve">Supplemental </w:t>
      </w:r>
      <w:r w:rsidRPr="00A73B5A">
        <w:rPr>
          <w:rFonts w:ascii="Times New Roman" w:hAnsi="Times New Roman" w:cs="Times New Roman"/>
          <w:b/>
          <w:sz w:val="21"/>
          <w:szCs w:val="21"/>
        </w:rPr>
        <w:t>Table</w:t>
      </w:r>
      <w:r w:rsidR="00B94164">
        <w:rPr>
          <w:rFonts w:ascii="Times New Roman" w:hAnsi="Times New Roman" w:cs="Times New Roman" w:hint="eastAsia"/>
          <w:b/>
          <w:sz w:val="21"/>
          <w:szCs w:val="21"/>
          <w:lang w:eastAsia="zh-CN"/>
        </w:rPr>
        <w:t xml:space="preserve"> </w:t>
      </w:r>
      <w:r w:rsidRPr="00A73B5A">
        <w:rPr>
          <w:rFonts w:ascii="Times New Roman" w:hAnsi="Times New Roman" w:cs="Times New Roman"/>
          <w:b/>
          <w:sz w:val="21"/>
          <w:szCs w:val="21"/>
        </w:rPr>
        <w:t>2 Foods or Food groups and liver cancer risk</w:t>
      </w:r>
    </w:p>
    <w:tbl>
      <w:tblPr>
        <w:tblStyle w:val="a7"/>
        <w:tblW w:w="13149" w:type="dxa"/>
        <w:tblLayout w:type="fixed"/>
        <w:tblLook w:val="04A0"/>
      </w:tblPr>
      <w:tblGrid>
        <w:gridCol w:w="1191"/>
        <w:gridCol w:w="850"/>
        <w:gridCol w:w="850"/>
        <w:gridCol w:w="680"/>
        <w:gridCol w:w="1020"/>
        <w:gridCol w:w="6007"/>
        <w:gridCol w:w="2551"/>
      </w:tblGrid>
      <w:tr w:rsidR="006D5912" w:rsidRPr="002E6215" w:rsidTr="006D5912">
        <w:tc>
          <w:tcPr>
            <w:tcW w:w="119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References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Region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Design</w:t>
            </w:r>
          </w:p>
        </w:tc>
        <w:tc>
          <w:tcPr>
            <w:tcW w:w="6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No. of</w:t>
            </w:r>
          </w:p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ases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Outcome</w:t>
            </w:r>
          </w:p>
        </w:tc>
        <w:tc>
          <w:tcPr>
            <w:tcW w:w="600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</w:p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Exposure</w:t>
            </w:r>
            <w:r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 xml:space="preserve">: 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Main Results</w:t>
            </w:r>
          </w:p>
        </w:tc>
        <w:tc>
          <w:tcPr>
            <w:tcW w:w="255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Matched or</w:t>
            </w:r>
          </w:p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djusted variables</w:t>
            </w:r>
          </w:p>
        </w:tc>
      </w:tr>
      <w:tr w:rsidR="006D5912" w:rsidRPr="002E6215" w:rsidTr="006D5912">
        <w:tc>
          <w:tcPr>
            <w:tcW w:w="13149" w:type="dxa"/>
            <w:gridSpan w:val="7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D5436B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Dairy product</w:t>
            </w:r>
          </w:p>
        </w:tc>
      </w:tr>
      <w:tr w:rsidR="006D5912" w:rsidRPr="002E6215" w:rsidTr="006D5912">
        <w:tc>
          <w:tcPr>
            <w:tcW w:w="1191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Talamini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R, et al. (2006)</w:t>
            </w:r>
            <w:r w:rsidR="001A0F94" w:rsidRPr="00D104AB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UYWxhbWluaTwvQXV0aG9yPjxZZWFyPjIwMDY8L1llYXI+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UYWxhbWluaTwvQXV0aG9yPjxZZWFyPjIwMDY8L1llYXI+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bCs/>
              </w:rPr>
            </w:r>
            <w:r w:rsidR="001A0F94">
              <w:rPr>
                <w:rFonts w:ascii="Times New Roman" w:hAnsi="Times New Roman" w:cs="Times New Roman"/>
                <w:bCs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bCs/>
              </w:rPr>
            </w:r>
            <w:r w:rsidR="001A0F94" w:rsidRPr="00D104AB">
              <w:rPr>
                <w:rFonts w:ascii="Times New Roman" w:hAnsi="Times New Roman" w:cs="Times New Roman"/>
                <w:bCs/>
              </w:rPr>
              <w:fldChar w:fldCharType="separate"/>
            </w:r>
            <w:r w:rsidRPr="003E7462">
              <w:rPr>
                <w:rFonts w:ascii="Times New Roman" w:hAnsi="Times New Roman" w:cs="Times New Roman"/>
                <w:bCs/>
                <w:noProof/>
                <w:vertAlign w:val="superscript"/>
              </w:rPr>
              <w:t>(97)</w:t>
            </w:r>
            <w:r w:rsidR="001A0F94" w:rsidRPr="00D104AB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Italy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185</w:t>
            </w:r>
          </w:p>
        </w:tc>
        <w:tc>
          <w:tcPr>
            <w:tcW w:w="1020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007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Milk and yoghurt: Q4 vs. Q1: OR= 0.28 (95% CI: 0.13, 0.61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White meats: Q4 vs. Q1: OR=0.44 (95% CI: 0.20, 0.95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Eggs: Q4 vs. Q1: OR=0.31 (95% CI: 0.14, 0.69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Fruits: Q4 vs. Q1: OR=0.48 (95%CI: 0.22, 1.05)</w:t>
            </w:r>
          </w:p>
        </w:tc>
        <w:tc>
          <w:tcPr>
            <w:tcW w:w="2551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ge, education, alcohol, energy intake, others</w:t>
            </w:r>
          </w:p>
        </w:tc>
      </w:tr>
      <w:tr w:rsidR="006D5912" w:rsidRPr="002E6215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Duarte-Salles T,</w:t>
            </w:r>
          </w:p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. (2014)</w:t>
            </w:r>
            <w:r w:rsidR="001A0F94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EdWFydGUtU2FsbGVzPC9BdXRob3I+PFllYXI+MjAxNDwv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</w:fldData>
              </w:fldChar>
            </w:r>
            <w:r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EdWFydGUtU2FsbGVzPC9BdXRob3I+PFllYXI+MjAxNDwv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</w:fldData>
              </w:fldChar>
            </w:r>
            <w:r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bCs/>
              </w:rPr>
            </w:r>
            <w:r w:rsidR="001A0F94">
              <w:rPr>
                <w:rFonts w:ascii="Times New Roman" w:hAnsi="Times New Roman" w:cs="Times New Roman"/>
                <w:bCs/>
              </w:rPr>
              <w:fldChar w:fldCharType="end"/>
            </w:r>
            <w:r w:rsidR="001A0F94">
              <w:rPr>
                <w:rFonts w:ascii="Times New Roman" w:hAnsi="Times New Roman" w:cs="Times New Roman"/>
                <w:bCs/>
              </w:rPr>
            </w:r>
            <w:r w:rsidR="001A0F94">
              <w:rPr>
                <w:rFonts w:ascii="Times New Roman" w:hAnsi="Times New Roman" w:cs="Times New Roman"/>
                <w:bCs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bCs/>
                <w:noProof/>
                <w:vertAlign w:val="superscript"/>
              </w:rPr>
              <w:t>(94)</w:t>
            </w:r>
            <w:r w:rsidR="001A0F94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Europ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19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007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Total dairy products: T3 vs. T1: HR=1.66 (95%CI: 1.13, 2.43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Total milk: T3 vs. T1: HR=1.51 (95% CI: 1.02, 2.24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heese: T3 vs. T1: HR=1.56 (95% CI: 1.02, 2.38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Yogurt: T3 vs. T1: HR=0.94 (95% CI: 0.65, 1.35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 xml:space="preserve">Alcohol, smoking, coffee, energy intake, BMI, PA, </w:t>
            </w:r>
            <w:r w:rsidRPr="00613F6C">
              <w:rPr>
                <w:rFonts w:ascii="Times New Roman" w:hAnsi="Times New Roman" w:cs="Times New Roman"/>
                <w:sz w:val="21"/>
                <w:szCs w:val="21"/>
              </w:rPr>
              <w:t>diabetes,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others</w:t>
            </w:r>
          </w:p>
        </w:tc>
      </w:tr>
      <w:tr w:rsidR="006D5912" w:rsidRPr="002E6215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Yang WS</w:t>
            </w:r>
            <w:r w:rsidRPr="002E6215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,et al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. (2019)</w:t>
            </w:r>
            <w:r w:rsidR="001A0F94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ZYW5nPC9BdXRob3I+PFllYXI+MjAxOTwvWWVhcj48UmVj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ZYW5nPC9BdXRob3I+PFllYXI+MjAxOTwvWWVhcj48UmVj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bCs/>
              </w:rPr>
            </w:r>
            <w:r w:rsidR="001A0F94">
              <w:rPr>
                <w:rFonts w:ascii="Times New Roman" w:hAnsi="Times New Roman" w:cs="Times New Roman"/>
                <w:bCs/>
              </w:rPr>
              <w:fldChar w:fldCharType="end"/>
            </w:r>
            <w:r w:rsidR="001A0F94">
              <w:rPr>
                <w:rFonts w:ascii="Times New Roman" w:hAnsi="Times New Roman" w:cs="Times New Roman"/>
                <w:bCs/>
              </w:rPr>
            </w:r>
            <w:r w:rsidR="001A0F94">
              <w:rPr>
                <w:rFonts w:ascii="Times New Roman" w:hAnsi="Times New Roman" w:cs="Times New Roman"/>
                <w:bCs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bCs/>
                <w:noProof/>
                <w:vertAlign w:val="superscript"/>
              </w:rPr>
              <w:t>(95)</w:t>
            </w:r>
            <w:r w:rsidR="001A0F94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16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007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Total dairy product: Q3 vs. Q1: HR =1.85 (95%CI: 1.19, 2.88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igh, fat dairy: Q3 vs. Q1: HR= 1.81 (95%CI: 1.19, 2.76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Butter: Q3 vs. Q1: HR= 1.58 (95%CI: 1.06, 2.36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Yogurt: Q3 vs. Q1: HR= 0.72 (95%CI: 0.49, 1.05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ge, race, education, alcohol, smoking, coffee, energy intake, BMI, PA, others</w:t>
            </w:r>
          </w:p>
        </w:tc>
      </w:tr>
      <w:tr w:rsidR="006D5912" w:rsidRPr="002E6215" w:rsidTr="006D5912">
        <w:tc>
          <w:tcPr>
            <w:tcW w:w="13149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Whole grain, fruit, vegetable, and nut</w:t>
            </w:r>
          </w:p>
        </w:tc>
      </w:tr>
      <w:tr w:rsidR="006D5912" w:rsidRPr="002E6215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Zhang W,</w:t>
            </w:r>
            <w:r w:rsidRPr="002E6215">
              <w:rPr>
                <w:rFonts w:ascii="Times New Roman" w:hAnsi="Times New Roman" w:cs="Times New Roman"/>
                <w:i/>
                <w:sz w:val="21"/>
                <w:szCs w:val="21"/>
              </w:rPr>
              <w:t>et al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. (2013)</w:t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FuZzwvQXV0aG9yPjxZZWFyPjIwMTM8L1llYXI+PFJl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FuZzwvQXV0aG9yPjxZZWFyPjIwMTM8L1llYXI+PFJl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>(101)</w:t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26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E11356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6007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 vegetable, based diet: Q4 vs. Q1:HR=0.58 (95% CI: 0.40, 0.84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 fruit, based diet: Q4 vs. Q1:HR=1.13 (95% CI: 0.78, 1.64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 meat, based diet: Q4 vs. Q1:HR=1.18 (95% CI: 0.83, 1.69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ge, education, energy intake, BMI, HBV, HCV, chronic liver diseases, others</w:t>
            </w:r>
          </w:p>
        </w:tc>
      </w:tr>
      <w:tr w:rsidR="006D5912" w:rsidRPr="002E6215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Yang W </w:t>
            </w:r>
          </w:p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 (2019)</w:t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ZYW5nPC9BdXRob3I+PFllYXI+MjAxOTwvWWVhcj48UmVj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ZYW5nPC9BdXRob3I+PFllYXI+MjAxOTwvWWVhcj48UmVj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3E746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>(102)</w:t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14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007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Whole grain: T3 vs. T1: HR= 0.63 (95%CI: 0.41, 0.96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total bran: T3 vs. T1: HR=0.70 (95%CI: 0.46, 1.07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Germ: T3 vs. T1: HR= 0.89 (95% CI: 0.58, 1.36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ereal fiber: T3 vs. T1: HR= 0.68 (95%CI: 0.45, 1.03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Fruit fiber: T3 vs. T1:HR=1.39 (95%CI: 0.88, 2.21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Vegetable fiber: T3 vs. T1: HR=0.81 (95%CI: 0.54, 1.21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ge, race, alcohol, smoking, BMI, PA, others</w:t>
            </w:r>
          </w:p>
        </w:tc>
      </w:tr>
      <w:tr w:rsidR="006D5912" w:rsidRPr="002E6215" w:rsidTr="006D5912">
        <w:tc>
          <w:tcPr>
            <w:tcW w:w="13149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color w:val="FF0000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Meat</w:t>
            </w:r>
          </w:p>
        </w:tc>
      </w:tr>
      <w:tr w:rsidR="006D5912" w:rsidRPr="002E6215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 xml:space="preserve">Freedman ND </w:t>
            </w:r>
            <w:r w:rsidRPr="002E6215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 (2010)</w:t>
            </w:r>
            <w:r w:rsidR="001A0F94" w:rsidRPr="000C5C4C">
              <w:rPr>
                <w:rFonts w:ascii="Times New Roman" w:hAnsi="Times New Roman" w:cs="Times New Roman"/>
              </w:rPr>
              <w:fldChar w:fldCharType="begin">
                <w:fldData xml:space="preserve">PEVuZE5vdGU+PENpdGU+PEF1dGhvcj5GcmVlZG1hbjwvQXV0aG9yPjxZZWFyPjIwMTA8L1llYXI+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</w:rPr>
              <w:fldChar w:fldCharType="begin">
                <w:fldData xml:space="preserve">PEVuZE5vdGU+PENpdGU+PEF1dGhvcj5GcmVlZG1hbjwvQXV0aG9yPjxZZWFyPjIwMTA8L1llYXI+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</w:rPr>
            </w:r>
            <w:r w:rsidR="001A0F94">
              <w:rPr>
                <w:rFonts w:ascii="Times New Roman" w:hAnsi="Times New Roman" w:cs="Times New Roman"/>
              </w:rPr>
              <w:fldChar w:fldCharType="end"/>
            </w:r>
            <w:r w:rsidR="001A0F94" w:rsidRPr="000C5C4C">
              <w:rPr>
                <w:rFonts w:ascii="Times New Roman" w:hAnsi="Times New Roman" w:cs="Times New Roman"/>
              </w:rPr>
            </w:r>
            <w:r w:rsidR="001A0F94" w:rsidRPr="000C5C4C">
              <w:rPr>
                <w:rFonts w:ascii="Times New Roman" w:hAnsi="Times New Roman" w:cs="Times New Roman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vertAlign w:val="superscript"/>
              </w:rPr>
              <w:t>(53)</w:t>
            </w:r>
            <w:r w:rsidR="001A0F94" w:rsidRPr="000C5C4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33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007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White meat: Q5 vs. Q1: HR=0.52 (95%CI: 0.36, 0.77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Red meat:</w:t>
            </w:r>
            <w:bookmarkStart w:id="3" w:name="OLE_LINK13"/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 Q5 vs. Q1:</w:t>
            </w:r>
            <w:bookmarkEnd w:id="3"/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 HR=1.74 (95%CI: 1.16, 2.61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Saturated fat: Q5 vs. Q1: HR=1.87 (95% CI: 1.23, 2.85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Monounsaturated fat: Q5 vs. Q1:HR=1.34 (95%CI: 0.88, 2.05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bookmarkStart w:id="4" w:name="OLE_LINK14"/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Polyunsaturated</w:t>
            </w:r>
            <w:bookmarkEnd w:id="4"/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 fat: Q5 vs. Q1: HR=1.06 (95%CI: 0.74, 1.51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11F3B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 xml:space="preserve">Age, </w:t>
            </w:r>
            <w:r w:rsidRPr="00211F3B">
              <w:rPr>
                <w:rFonts w:ascii="Times New Roman" w:hAnsi="Times New Roman" w:cs="Times New Roman"/>
                <w:sz w:val="21"/>
                <w:szCs w:val="21"/>
              </w:rPr>
              <w:t>Race, education, alcohol, smoking, energy intake, BMI,PA, others</w:t>
            </w:r>
          </w:p>
        </w:tc>
      </w:tr>
      <w:tr w:rsidR="006D5912" w:rsidRPr="002E6215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9A7B00">
              <w:rPr>
                <w:rFonts w:ascii="Times New Roman" w:hAnsi="Times New Roman" w:cs="Times New Roman"/>
                <w:sz w:val="21"/>
                <w:szCs w:val="21"/>
              </w:rPr>
              <w:t xml:space="preserve">Fedirko V </w:t>
            </w:r>
            <w:r w:rsidRPr="009A7B00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9A7B00">
              <w:rPr>
                <w:rFonts w:ascii="Times New Roman" w:hAnsi="Times New Roman" w:cs="Times New Roman"/>
                <w:sz w:val="21"/>
                <w:szCs w:val="21"/>
              </w:rPr>
              <w:t xml:space="preserve"> (2013)</w:t>
            </w:r>
            <w:r w:rsidR="001A0F94" w:rsidRPr="009A7B00">
              <w:rPr>
                <w:rFonts w:ascii="Times New Roman" w:hAnsi="Times New Roman" w:cs="Times New Roman"/>
              </w:rPr>
              <w:fldChar w:fldCharType="begin">
                <w:fldData xml:space="preserve">PEVuZE5vdGU+PENpdGU+PEF1dGhvcj5GZWRpcmtvPC9BdXRob3I+PFllYXI+MjAxMzwvWWVhcj48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</w:fldData>
              </w:fldChar>
            </w:r>
            <w:r w:rsidRPr="009A7B00">
              <w:rPr>
                <w:rFonts w:ascii="Times New Roman" w:hAnsi="Times New Roman" w:cs="Times New Roman"/>
              </w:rPr>
              <w:instrText xml:space="preserve"> ADDIN EN.CITE </w:instrText>
            </w:r>
            <w:r w:rsidR="001A0F94" w:rsidRPr="009A7B00">
              <w:rPr>
                <w:rFonts w:ascii="Times New Roman" w:hAnsi="Times New Roman" w:cs="Times New Roman"/>
              </w:rPr>
              <w:fldChar w:fldCharType="begin">
                <w:fldData xml:space="preserve">PEVuZE5vdGU+PENpdGU+PEF1dGhvcj5GZWRpcmtvPC9BdXRob3I+PFllYXI+MjAxMzwvWWVhcj48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</w:fldData>
              </w:fldChar>
            </w:r>
            <w:r w:rsidRPr="009A7B00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A0F94" w:rsidRPr="009A7B00">
              <w:rPr>
                <w:rFonts w:ascii="Times New Roman" w:hAnsi="Times New Roman" w:cs="Times New Roman"/>
              </w:rPr>
            </w:r>
            <w:r w:rsidR="001A0F94" w:rsidRPr="009A7B00">
              <w:rPr>
                <w:rFonts w:ascii="Times New Roman" w:hAnsi="Times New Roman" w:cs="Times New Roman"/>
              </w:rPr>
              <w:fldChar w:fldCharType="end"/>
            </w:r>
            <w:r w:rsidR="001A0F94" w:rsidRPr="009A7B00">
              <w:rPr>
                <w:rFonts w:ascii="Times New Roman" w:hAnsi="Times New Roman" w:cs="Times New Roman"/>
              </w:rPr>
            </w:r>
            <w:r w:rsidR="001A0F94" w:rsidRPr="009A7B00">
              <w:rPr>
                <w:rFonts w:ascii="Times New Roman" w:hAnsi="Times New Roman" w:cs="Times New Roman"/>
              </w:rPr>
              <w:fldChar w:fldCharType="separate"/>
            </w:r>
            <w:r w:rsidRPr="009A7B00">
              <w:rPr>
                <w:rFonts w:ascii="Times New Roman" w:hAnsi="Times New Roman" w:cs="Times New Roman"/>
                <w:noProof/>
                <w:vertAlign w:val="superscript"/>
              </w:rPr>
              <w:t>(119)</w:t>
            </w:r>
            <w:r w:rsidR="001A0F94" w:rsidRPr="009A7B0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Europ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12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007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Total fish:</w:t>
            </w:r>
          </w:p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before calibration: per 20 g/day: HR=0.83 (95%CI: 0.74, 0.95)</w:t>
            </w:r>
          </w:p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fter calibration: per 20 g/day: HR=0.80 (95%CI: 0.69, 0.97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Total meat: per 20 g/day: HR=0.93 (95% CI: 0.82, 1.12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Red/processed: per 10 g/day: HR=0.95 (95% CI: 0.8, 1.06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Poultry: per 10 g/day: HR = 0.99 (95% CI: 0.9, 1.09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11F3B">
              <w:rPr>
                <w:rFonts w:ascii="Times New Roman" w:hAnsi="Times New Roman" w:cs="Times New Roman"/>
                <w:sz w:val="21"/>
                <w:szCs w:val="21"/>
              </w:rPr>
              <w:t>Alcohol, smoking, coffee, BMI, PA, diabetes</w:t>
            </w:r>
            <w:r w:rsidRPr="00211F3B">
              <w:rPr>
                <w:rFonts w:ascii="Times New Roman" w:hAnsi="Times New Roman" w:cs="Times New Roman" w:hint="eastAsia"/>
                <w:sz w:val="21"/>
                <w:szCs w:val="21"/>
              </w:rPr>
              <w:t>,</w:t>
            </w:r>
            <w:r w:rsidRPr="00211F3B">
              <w:rPr>
                <w:rFonts w:ascii="Times New Roman" w:hAnsi="Times New Roman" w:cs="Times New Roman"/>
                <w:sz w:val="21"/>
                <w:szCs w:val="21"/>
              </w:rPr>
              <w:t>others</w:t>
            </w:r>
          </w:p>
        </w:tc>
      </w:tr>
      <w:tr w:rsidR="006D5912" w:rsidRPr="002E6215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Kurozawa Y  </w:t>
            </w:r>
            <w:r w:rsidRPr="002E6215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 (2004)</w:t>
            </w:r>
            <w:r w:rsidR="001A0F94" w:rsidRPr="000C5C4C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urozawa&lt;/Author&gt;&lt;Year&gt;2004&lt;/Year&gt;&lt;RecNum&gt;1539&lt;/RecNum&gt;&lt;DisplayText&gt;&lt;style face="superscript"&gt;(120)&lt;/style&gt;&lt;/DisplayText&gt;&lt;record&gt;&lt;rec-number&gt;1539&lt;/rec-number&gt;&lt;foreign-keys&gt;&lt;key app="EN" db-id="d5vst0f9krfwx3e0fa9xdt0i50xd5ferx5wr" timestamp="1532978381"&gt;1539&lt;/key&gt;&lt;/foreign-keys&gt;&lt;ref-type name="Journal Article"&gt;17&lt;/ref-type&gt;&lt;contributors&gt;&lt;authors&gt;&lt;author&gt;Kurozawa, Y.&lt;/author&gt;&lt;author&gt;Ogimoto, I.&lt;/author&gt;&lt;author&gt;Shibata, A.&lt;/author&gt;&lt;author&gt;Nose, T.&lt;/author&gt;&lt;author&gt;Yoshimura, T.&lt;/author&gt;&lt;author&gt;Suzuki, H.&lt;/author&gt;&lt;author&gt;Sakata, R.&lt;/author&gt;&lt;author&gt;Fujita, Y.&lt;/author&gt;&lt;author&gt;Ichikawa, S.&lt;/author&gt;&lt;author&gt;Iwai, N.&lt;/author&gt;&lt;author&gt;Fukuda, K.&lt;/author&gt;&lt;author&gt;Tamakoshi, A.&lt;/author&gt;&lt;/authors&gt;&lt;/contributors&gt;&lt;auth-address&gt;Division of Health Administration and Promotion, Department of Social Medicine, Faculty of Medicine, Tottori University, Yonago 683-8503, Japan. kurozawa@grape.med.tottori-u.ac.jp&lt;/auth-address&gt;&lt;titles&gt;&lt;title&gt;Dietary habits and risk of death due to hepatocellular carcinoma in a large scale cohort study in Japan. Univariate analysis of JACC study data&lt;/title&gt;&lt;secondary-title&gt;Kurume Med J&lt;/secondary-title&gt;&lt;/titles&gt;&lt;periodical&gt;&lt;full-title&gt;Kurume Med J&lt;/full-title&gt;&lt;/periodical&gt;&lt;pages&gt;141-9&lt;/pages&gt;&lt;volume&gt;51&lt;/volume&gt;&lt;number&gt;2&lt;/number&gt;&lt;keywords&gt;&lt;keyword&gt;Adult&lt;/keyword&gt;&lt;keyword&gt;Aged&lt;/keyword&gt;&lt;keyword&gt;Carcinoma, Hepatocellular/*mortality/physiopathology&lt;/keyword&gt;&lt;keyword&gt;Cohort Studies&lt;/keyword&gt;&lt;keyword&gt;*Feeding Behavior&lt;/keyword&gt;&lt;keyword&gt;Female&lt;/keyword&gt;&lt;keyword&gt;Humans&lt;/keyword&gt;&lt;keyword&gt;Japan&lt;/keyword&gt;&lt;keyword&gt;Liver Neoplasms/*mortality/physiopathology&lt;/keyword&gt;&lt;keyword&gt;Male&lt;/keyword&gt;&lt;keyword&gt;Middle Aged&lt;/keyword&gt;&lt;/keywords&gt;&lt;dates&gt;&lt;year&gt;2004&lt;/year&gt;&lt;/dates&gt;&lt;isbn&gt;0023-5679 (Print)&amp;#xD;0023-5679 (Linking)&lt;/isbn&gt;&lt;accession-num&gt;15373231&lt;/accession-num&gt;&lt;urls&gt;&lt;related-urls&gt;&lt;url&gt;https://www.ncbi.nlm.nih.gov/pubmed/15373231&lt;/url&gt;&lt;/related-urls&gt;&lt;/urls&gt;&lt;/record&gt;&lt;/Cite&gt;&lt;/EndNote&gt;</w:instrText>
            </w:r>
            <w:r w:rsidR="001A0F94" w:rsidRPr="000C5C4C">
              <w:rPr>
                <w:rFonts w:ascii="Times New Roman" w:hAnsi="Times New Roman" w:cs="Times New Roman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vertAlign w:val="superscript"/>
              </w:rPr>
              <w:t>(120)</w:t>
            </w:r>
            <w:r w:rsidR="001A0F94" w:rsidRPr="000C5C4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Japa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40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007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Men: boiled rice, ham and sausage, chicken, fish, pickles, coffee; women: miso, soup, fish, carrots and squash, potatoes: </w:t>
            </w:r>
            <w:bookmarkStart w:id="5" w:name="OLE_LINK15"/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inverse association with HCC mortality</w:t>
            </w:r>
            <w:bookmarkEnd w:id="5"/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Men and women: potatoes and foods boiled down in soy sauce; men: eggs: positive association with HCC mortality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Without adjustment</w:t>
            </w:r>
          </w:p>
        </w:tc>
      </w:tr>
      <w:tr w:rsidR="006D5912" w:rsidRPr="002E6215" w:rsidTr="006D5912">
        <w:tc>
          <w:tcPr>
            <w:tcW w:w="13149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Soy</w:t>
            </w:r>
          </w:p>
        </w:tc>
      </w:tr>
      <w:tr w:rsidR="006D5912" w:rsidRPr="002E6215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Sharp GB </w:t>
            </w:r>
            <w:r w:rsidRPr="002E6215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 (2005)</w:t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begin">
                <w:fldData xml:space="preserve">PEVuZE5vdGU+PENpdGU+PEF1dGhvcj5TaGFycDwvQXV0aG9yPjxZZWFyPjIwMDU8L1llYXI+PFJl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</w:fldData>
              </w:fldChar>
            </w:r>
            <w:r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begin">
                <w:fldData xml:space="preserve">PEVuZE5vdGU+PENpdGU+PEF1dGhvcj5TaGFycDwvQXV0aG9yPjxZZWFyPjIwMDU8L1llYXI+PFJl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</w:fldData>
              </w:fldChar>
            </w:r>
            <w:r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</w:r>
            <w:r w:rsidR="001A0F94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end"/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iCs/>
                <w:noProof/>
                <w:color w:val="1C1D1E"/>
                <w:shd w:val="clear" w:color="auto" w:fill="FFFFFF"/>
                <w:vertAlign w:val="superscript"/>
              </w:rPr>
              <w:t>(123)</w:t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Japa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17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007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Miso soup (high vs. low intake): OR=0.5 (95% CI: 0.29, 0.95)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Tofu (high vs. low intake): OR=0.5 (95% CI: 0.20, 0.99)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ge, HBV, HCV, others</w:t>
            </w:r>
          </w:p>
        </w:tc>
      </w:tr>
      <w:tr w:rsidR="006D5912" w:rsidRPr="002E6215" w:rsidTr="006D5912">
        <w:tc>
          <w:tcPr>
            <w:tcW w:w="119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 xml:space="preserve">Kurahashi N  </w:t>
            </w:r>
            <w:r w:rsidRPr="002E6215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et al. </w:t>
            </w: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(2009)</w:t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begin">
                <w:fldData xml:space="preserve">PEVuZE5vdGU+PENpdGU+PEF1dGhvcj5LdXJhaGFzaGk8L0F1dGhvcj48WWVhcj4yMDA5PC9ZZWFy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</w:fldData>
              </w:fldChar>
            </w:r>
            <w:r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begin">
                <w:fldData xml:space="preserve">PEVuZE5vdGU+PENpdGU+PEF1dGhvcj5LdXJhaGFzaGk8L0F1dGhvcj48WWVhcj4yMDA5PC9ZZWFy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</w:fldData>
              </w:fldChar>
            </w:r>
            <w:r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</w:r>
            <w:r w:rsidR="001A0F94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end"/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iCs/>
                <w:noProof/>
                <w:color w:val="1C1D1E"/>
                <w:shd w:val="clear" w:color="auto" w:fill="FFFFFF"/>
                <w:vertAlign w:val="superscript"/>
              </w:rPr>
              <w:t>(124)</w:t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Japan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101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00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Men: no association</w:t>
            </w:r>
          </w:p>
          <w:p w:rsidR="006D5912" w:rsidRPr="002E6215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Women:</w:t>
            </w:r>
          </w:p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genistein: T1 vs. T3: HR=3.19 (95%CI: 1.13, 9.00)</w:t>
            </w:r>
          </w:p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daidzein : T1 vs. T3: HR=3.90 (95%CI: 1.30, 11.69)</w:t>
            </w:r>
          </w:p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soy food : T1 vs. T3: HR=1.74 (95%CI: 0.67, 4.25)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2E6215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2E6215">
              <w:rPr>
                <w:rFonts w:ascii="Times New Roman" w:hAnsi="Times New Roman" w:cs="Times New Roman"/>
                <w:sz w:val="21"/>
                <w:szCs w:val="21"/>
              </w:rPr>
              <w:t>Age, alcohol, smoking, coffee, HBV, HCV, others</w:t>
            </w:r>
          </w:p>
        </w:tc>
      </w:tr>
    </w:tbl>
    <w:p w:rsidR="006D5912" w:rsidRPr="00A73B5A" w:rsidRDefault="006D5912" w:rsidP="006D5912">
      <w:pPr>
        <w:rPr>
          <w:rFonts w:ascii="Times New Roman" w:hAnsi="Times New Roman" w:cs="Times New Roman"/>
          <w:sz w:val="21"/>
          <w:szCs w:val="21"/>
        </w:rPr>
      </w:pPr>
      <w:r w:rsidRPr="00A73B5A">
        <w:rPr>
          <w:rFonts w:ascii="Times New Roman" w:hAnsi="Times New Roman" w:cs="Times New Roman"/>
          <w:sz w:val="21"/>
          <w:szCs w:val="21"/>
        </w:rPr>
        <w:t>BMI: Body Mass Index; CI, confidence interval; HBV: Hepatitis B Virus; HCC, hepatocellular carcinoma; HCV: Hepatitis C Virus; HR, hazard ratios; OR, odds ratios; HR, hazard ratios; PA, physical activity.</w:t>
      </w: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sz w:val="21"/>
          <w:szCs w:val="21"/>
          <w:lang w:eastAsia="zh-CN"/>
        </w:rPr>
      </w:pPr>
    </w:p>
    <w:p w:rsidR="006D5912" w:rsidRPr="00A73B5A" w:rsidRDefault="006D5912" w:rsidP="006D5912">
      <w:pPr>
        <w:rPr>
          <w:rFonts w:ascii="Times New Roman" w:hAnsi="Times New Roman" w:cs="Times New Roman"/>
          <w:b/>
          <w:sz w:val="21"/>
          <w:szCs w:val="21"/>
        </w:rPr>
      </w:pPr>
      <w:r>
        <w:rPr>
          <w:rFonts w:ascii="Times New Roman" w:hAnsi="Times New Roman" w:cs="Times New Roman" w:hint="eastAsia"/>
          <w:b/>
          <w:sz w:val="21"/>
          <w:szCs w:val="21"/>
          <w:lang w:eastAsia="zh-CN"/>
        </w:rPr>
        <w:lastRenderedPageBreak/>
        <w:t xml:space="preserve">Supplemental </w:t>
      </w:r>
      <w:r w:rsidRPr="00A73B5A">
        <w:rPr>
          <w:rFonts w:ascii="Times New Roman" w:hAnsi="Times New Roman" w:cs="Times New Roman"/>
          <w:b/>
          <w:sz w:val="21"/>
          <w:szCs w:val="21"/>
        </w:rPr>
        <w:t>Table</w:t>
      </w:r>
      <w:r w:rsidR="00B94164">
        <w:rPr>
          <w:rFonts w:ascii="Times New Roman" w:hAnsi="Times New Roman" w:cs="Times New Roman" w:hint="eastAsia"/>
          <w:b/>
          <w:sz w:val="21"/>
          <w:szCs w:val="21"/>
          <w:lang w:eastAsia="zh-CN"/>
        </w:rPr>
        <w:t xml:space="preserve"> </w:t>
      </w:r>
      <w:r w:rsidRPr="00A73B5A">
        <w:rPr>
          <w:rFonts w:ascii="Times New Roman" w:hAnsi="Times New Roman" w:cs="Times New Roman"/>
          <w:b/>
          <w:sz w:val="21"/>
          <w:szCs w:val="21"/>
        </w:rPr>
        <w:t>3 Beverage and liver cancer risk</w:t>
      </w:r>
    </w:p>
    <w:tbl>
      <w:tblPr>
        <w:tblStyle w:val="a7"/>
        <w:tblW w:w="14425" w:type="dxa"/>
        <w:tblLayout w:type="fixed"/>
        <w:tblLook w:val="04A0"/>
      </w:tblPr>
      <w:tblGrid>
        <w:gridCol w:w="1191"/>
        <w:gridCol w:w="907"/>
        <w:gridCol w:w="850"/>
        <w:gridCol w:w="680"/>
        <w:gridCol w:w="1020"/>
        <w:gridCol w:w="6942"/>
        <w:gridCol w:w="2835"/>
      </w:tblGrid>
      <w:tr w:rsidR="006D5912" w:rsidRPr="00B111F2" w:rsidTr="006D5912">
        <w:tc>
          <w:tcPr>
            <w:tcW w:w="119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References</w:t>
            </w:r>
          </w:p>
        </w:tc>
        <w:tc>
          <w:tcPr>
            <w:tcW w:w="90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Region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Design</w:t>
            </w:r>
          </w:p>
        </w:tc>
        <w:tc>
          <w:tcPr>
            <w:tcW w:w="6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No. of</w:t>
            </w:r>
          </w:p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ases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Outcome</w:t>
            </w:r>
          </w:p>
        </w:tc>
        <w:tc>
          <w:tcPr>
            <w:tcW w:w="694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Exposure</w:t>
            </w:r>
            <w:r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 xml:space="preserve">: 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Main Results</w:t>
            </w:r>
          </w:p>
        </w:tc>
        <w:tc>
          <w:tcPr>
            <w:tcW w:w="283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Matched or</w:t>
            </w:r>
          </w:p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adjusted variables</w:t>
            </w:r>
          </w:p>
        </w:tc>
      </w:tr>
      <w:tr w:rsidR="006D5912" w:rsidRPr="00B111F2" w:rsidTr="006D5912">
        <w:tc>
          <w:tcPr>
            <w:tcW w:w="14425" w:type="dxa"/>
            <w:gridSpan w:val="7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Tea</w:t>
            </w:r>
          </w:p>
        </w:tc>
      </w:tr>
      <w:tr w:rsidR="006D5912" w:rsidRPr="00B111F2" w:rsidTr="006D5912">
        <w:tc>
          <w:tcPr>
            <w:tcW w:w="1191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Butler LM </w:t>
            </w:r>
            <w:r w:rsidRPr="00B111F2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et al. 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(2015)</w:t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instrText xml:space="preserve"> ADDIN EN.CITE &lt;EndNote&gt;&lt;Cite&gt;&lt;Author&gt;Butler&lt;/Author&gt;&lt;Year&gt;2015&lt;/Year&gt;&lt;RecNum&gt;2457&lt;/RecNum&gt;&lt;DisplayText&gt;&lt;style face="superscript"&gt;(138)&lt;/style&gt;&lt;/DisplayText&gt;&lt;record&gt;&lt;rec-number&gt;2457&lt;/rec-number&gt;&lt;foreign-keys&gt;&lt;key app="EN" db-id="d55dvvzfursawwepfawxw5wf0fwsvd9avxdz" timestamp="1562074863"&gt;2457&lt;/key&gt;&lt;/foreign-keys&gt;&lt;ref-type name="Journal Article"&gt;17&lt;/ref-type&gt;&lt;contributors&gt;&lt;authors&gt;&lt;author&gt;Butler, L. M.&lt;/author&gt;&lt;author&gt;Huang, J. Y.&lt;/author&gt;&lt;author&gt;Wang, R.&lt;/author&gt;&lt;author&gt;Lee, M. J.&lt;/author&gt;&lt;author&gt;Yang, C. S.&lt;/author&gt;&lt;author&gt;Gao, Y. T.&lt;/author&gt;&lt;author&gt;Yuan, J. M.&lt;/author&gt;&lt;/authors&gt;&lt;/contributors&gt;&lt;titles&gt;&lt;title&gt;Urinary biomarkers of catechins and risk of hepatocellular carcinoma in the Shanghai Cohort Study&lt;/title&gt;&lt;secondary-title&gt;Am J Epidemiol&lt;/secondary-title&gt;&lt;/titles&gt;&lt;periodical&gt;&lt;full-title&gt;Am J Epidemiol&lt;/full-title&gt;&lt;/periodical&gt;&lt;pages&gt;397-405&lt;/pages&gt;&lt;volume&gt;181&lt;/volume&gt;&lt;number&gt;6&lt;/number&gt;&lt;keywords&gt;&lt;keyword&gt;Biomarkers/urine&lt;/keyword&gt;&lt;keyword&gt;Carcinoma, Hepatocellular/blood/etiology/*urine&lt;/keyword&gt;&lt;keyword&gt;Case-Control Studies&lt;/keyword&gt;&lt;keyword&gt;Catechin/*analogs &amp;amp; derivatives/urine&lt;/keyword&gt;&lt;keyword&gt;China&lt;/keyword&gt;&lt;keyword&gt;Cohort Studies&lt;/keyword&gt;&lt;keyword&gt;Hepatitis B Surface Antigens/blood&lt;/keyword&gt;&lt;keyword&gt;Humans&lt;/keyword&gt;&lt;keyword&gt;Liver Neoplasms/blood/etiology/*urine&lt;/keyword&gt;&lt;keyword&gt;Male&lt;/keyword&gt;&lt;keyword&gt;Middle Aged&lt;/keyword&gt;&lt;keyword&gt;Tea&lt;/keyword&gt;&lt;keyword&gt;Vitamin A/blood&lt;/keyword&gt;&lt;keyword&gt;catechins&lt;/keyword&gt;&lt;keyword&gt;flavonoids&lt;/keyword&gt;&lt;keyword&gt;green tea&lt;/keyword&gt;&lt;keyword&gt;hepatocellular carcinoma&lt;/keyword&gt;&lt;keyword&gt;retinol&lt;/keyword&gt;&lt;/keywords&gt;&lt;dates&gt;&lt;year&gt;2015&lt;/year&gt;&lt;pub-dates&gt;&lt;date&gt;Mar 15&lt;/date&gt;&lt;/pub-dates&gt;&lt;/dates&gt;&lt;isbn&gt;1476-6256 (Electronic)&amp;#xD;0002-9262 (Linking)&lt;/isbn&gt;&lt;accession-num&gt;25713334&lt;/accession-num&gt;&lt;urls&gt;&lt;related-urls&gt;&lt;url&gt;https://www.ncbi.nlm.nih.gov/pubmed/25713334&lt;/url&gt;&lt;/related-urls&gt;&lt;/urls&gt;&lt;custom2&gt;PMC4380019&lt;/custom2&gt;&lt;electronic-resource-num&gt;10.1093/aje/kwu304&lt;/electronic-resource-num&gt;&lt;/record&gt;&lt;/Cite&gt;&lt;/EndNote&gt;</w:instrText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iCs/>
                <w:noProof/>
                <w:color w:val="1C1D1E"/>
                <w:shd w:val="clear" w:color="auto" w:fill="FFFFFF"/>
                <w:vertAlign w:val="superscript"/>
              </w:rPr>
              <w:t>(138)</w:t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end"/>
            </w:r>
          </w:p>
        </w:tc>
        <w:tc>
          <w:tcPr>
            <w:tcW w:w="907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nested case–control study</w:t>
            </w:r>
          </w:p>
        </w:tc>
        <w:tc>
          <w:tcPr>
            <w:tcW w:w="680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211</w:t>
            </w:r>
          </w:p>
        </w:tc>
        <w:tc>
          <w:tcPr>
            <w:tcW w:w="1020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942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</w:tcPr>
          <w:p w:rsidR="006D5912" w:rsidRPr="00B111F2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Epicatechin:</w:t>
            </w:r>
            <w:bookmarkStart w:id="6" w:name="OLE_LINK16"/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 detectable vs. undetectable:</w:t>
            </w:r>
            <w:bookmarkEnd w:id="6"/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 OR=</w:t>
            </w:r>
            <w:bookmarkStart w:id="7" w:name="OLE_LINK12"/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0.55</w:t>
            </w:r>
            <w:bookmarkStart w:id="8" w:name="OLE_LINK18"/>
            <w:bookmarkStart w:id="9" w:name="OLE_LINK17"/>
            <w:bookmarkEnd w:id="7"/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 (95%CI: 0.27, 1.12)</w:t>
            </w:r>
            <w:bookmarkEnd w:id="8"/>
            <w:bookmarkEnd w:id="9"/>
          </w:p>
          <w:p w:rsidR="006D5912" w:rsidRPr="00B111F2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Epigallocatechin: detectable vs. undetectable: OR=2.62 (95%CI: 1.25, 5.51)</w:t>
            </w:r>
          </w:p>
          <w:p w:rsidR="006D5912" w:rsidRPr="00B111F2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4, O, Methylepigallocatechin: detectable vs. undetectable: OR=1.39 (95%CI: 0.59, 3.27)</w:t>
            </w:r>
          </w:p>
        </w:tc>
        <w:tc>
          <w:tcPr>
            <w:tcW w:w="2835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Age, education, alcohol, smoking, BMI, PA, HBV, HCV, chronic liver diseases, others</w:t>
            </w:r>
          </w:p>
        </w:tc>
      </w:tr>
      <w:tr w:rsidR="006D5912" w:rsidRPr="00B111F2" w:rsidTr="006D5912">
        <w:tc>
          <w:tcPr>
            <w:tcW w:w="14425" w:type="dxa"/>
            <w:gridSpan w:val="7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b/>
                <w:bCs/>
                <w:sz w:val="21"/>
                <w:szCs w:val="21"/>
              </w:rPr>
              <w:t>Coffee and alcohol</w:t>
            </w:r>
          </w:p>
        </w:tc>
      </w:tr>
      <w:tr w:rsidR="006D5912" w:rsidRPr="00B111F2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eastAsia="zh-CN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Ja</w:t>
            </w:r>
            <w:r w:rsidRPr="009A7B00">
              <w:rPr>
                <w:rFonts w:ascii="Times New Roman" w:hAnsi="Times New Roman" w:cs="Times New Roman"/>
                <w:sz w:val="21"/>
                <w:szCs w:val="21"/>
              </w:rPr>
              <w:t>ng ES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9A7B00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</w:p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9A7B00">
              <w:rPr>
                <w:rFonts w:ascii="Times New Roman" w:hAnsi="Times New Roman" w:cs="Times New Roman"/>
                <w:sz w:val="21"/>
                <w:szCs w:val="21"/>
              </w:rPr>
              <w:t>(2013)</w:t>
            </w:r>
            <w:r w:rsidR="001A0F94" w:rsidRPr="009A7B00">
              <w:rPr>
                <w:rFonts w:ascii="Times New Roman" w:hAnsi="Times New Roman" w:cs="Times New Roman"/>
                <w:lang w:eastAsia="zh-CN"/>
              </w:rPr>
              <w:fldChar w:fldCharType="begin">
                <w:fldData xml:space="preserve">PEVuZE5vdGU+PENpdGU+PEF1dGhvcj5KYW5nPC9BdXRob3I+PFllYXI+MjAxMzwvWWVhcj48UmVj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</w:fldData>
              </w:fldChar>
            </w:r>
            <w:r w:rsidRPr="009A7B00">
              <w:rPr>
                <w:rFonts w:ascii="Times New Roman" w:hAnsi="Times New Roman" w:cs="Times New Roman"/>
                <w:lang w:eastAsia="zh-CN"/>
              </w:rPr>
              <w:instrText xml:space="preserve"> ADDIN EN.CITE </w:instrText>
            </w:r>
            <w:r w:rsidR="001A0F94" w:rsidRPr="009A7B00">
              <w:rPr>
                <w:rFonts w:ascii="Times New Roman" w:hAnsi="Times New Roman" w:cs="Times New Roman"/>
                <w:lang w:eastAsia="zh-CN"/>
              </w:rPr>
              <w:fldChar w:fldCharType="begin">
                <w:fldData xml:space="preserve">PEVuZE5vdGU+PENpdGU+PEF1dGhvcj5KYW5nPC9BdXRob3I+PFllYXI+MjAxMzwvWWVhcj48UmVj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</w:fldData>
              </w:fldChar>
            </w:r>
            <w:r w:rsidRPr="009A7B00">
              <w:rPr>
                <w:rFonts w:ascii="Times New Roman" w:hAnsi="Times New Roman" w:cs="Times New Roman"/>
                <w:lang w:eastAsia="zh-CN"/>
              </w:rPr>
              <w:instrText xml:space="preserve"> ADDIN EN.CITE.DATA </w:instrText>
            </w:r>
            <w:r w:rsidR="001A0F94" w:rsidRPr="009A7B00">
              <w:rPr>
                <w:rFonts w:ascii="Times New Roman" w:hAnsi="Times New Roman" w:cs="Times New Roman"/>
                <w:lang w:eastAsia="zh-CN"/>
              </w:rPr>
            </w:r>
            <w:r w:rsidR="001A0F94" w:rsidRPr="009A7B00">
              <w:rPr>
                <w:rFonts w:ascii="Times New Roman" w:hAnsi="Times New Roman" w:cs="Times New Roman"/>
                <w:lang w:eastAsia="zh-CN"/>
              </w:rPr>
              <w:fldChar w:fldCharType="end"/>
            </w:r>
            <w:r w:rsidR="001A0F94" w:rsidRPr="009A7B00">
              <w:rPr>
                <w:rFonts w:ascii="Times New Roman" w:hAnsi="Times New Roman" w:cs="Times New Roman"/>
                <w:lang w:eastAsia="zh-CN"/>
              </w:rPr>
            </w:r>
            <w:r w:rsidR="001A0F94" w:rsidRPr="009A7B00">
              <w:rPr>
                <w:rFonts w:ascii="Times New Roman" w:hAnsi="Times New Roman" w:cs="Times New Roman"/>
                <w:lang w:eastAsia="zh-CN"/>
              </w:rPr>
              <w:fldChar w:fldCharType="separate"/>
            </w:r>
            <w:r w:rsidRPr="009A7B00">
              <w:rPr>
                <w:rFonts w:ascii="Times New Roman" w:hAnsi="Times New Roman" w:cs="Times New Roman"/>
                <w:noProof/>
                <w:vertAlign w:val="superscript"/>
                <w:lang w:eastAsia="zh-CN"/>
              </w:rPr>
              <w:t>(147)</w:t>
            </w:r>
            <w:r w:rsidR="001A0F94" w:rsidRPr="009A7B00">
              <w:rPr>
                <w:rFonts w:ascii="Times New Roman" w:hAnsi="Times New Roman" w:cs="Times New Roman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Kore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62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942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B111F2" w:rsidRDefault="006D5912" w:rsidP="004D65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Coffee 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ntrol groups:</w:t>
            </w:r>
          </w:p>
          <w:p w:rsidR="006D5912" w:rsidRPr="00B111F2" w:rsidRDefault="006D5912" w:rsidP="004D65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HCE group: &gt;20 000 cups vs. </w:t>
            </w:r>
            <w:r w:rsidRPr="00B111F2">
              <w:rPr>
                <w:rFonts w:ascii="Times New Roman" w:eastAsia="宋体" w:hAnsi="Times New Roman" w:cs="Times New Roman"/>
                <w:sz w:val="21"/>
                <w:szCs w:val="21"/>
              </w:rPr>
              <w:t>≤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20 000 cups: OR=0.56 (95% CI: 0.33, 0.95)</w:t>
            </w:r>
          </w:p>
          <w:p w:rsidR="006D5912" w:rsidRPr="00B111F2" w:rsidRDefault="006D5912" w:rsidP="004D65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CLD group: &gt;20 000 cups vs. </w:t>
            </w:r>
            <w:r w:rsidRPr="00B111F2">
              <w:rPr>
                <w:rFonts w:ascii="Times New Roman" w:eastAsia="宋体" w:hAnsi="Times New Roman" w:cs="Times New Roman"/>
                <w:sz w:val="21"/>
                <w:szCs w:val="21"/>
              </w:rPr>
              <w:t>≤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20 000 cups: OR=0.55 (95% CI: 0.36, 0.85).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Patients with HBV : &gt;20 000 cups vs. </w:t>
            </w:r>
            <w:r w:rsidRPr="00B111F2">
              <w:rPr>
                <w:rFonts w:ascii="Times New Roman" w:eastAsia="宋体" w:hAnsi="Times New Roman" w:cs="Times New Roman"/>
                <w:sz w:val="21"/>
                <w:szCs w:val="21"/>
              </w:rPr>
              <w:t>≤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20 000 cups: OR= </w:t>
            </w:r>
            <w:bookmarkStart w:id="10" w:name="OLE_LINK11"/>
            <w:bookmarkStart w:id="11" w:name="OLE_LINK19"/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0.64</w:t>
            </w:r>
            <w:bookmarkEnd w:id="10"/>
            <w:bookmarkEnd w:id="11"/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 (95% CI: 0.36, 1.14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Age, alcohol, smoking, coffee, BMI, HBV, HCV, others</w:t>
            </w:r>
          </w:p>
        </w:tc>
      </w:tr>
      <w:tr w:rsidR="006D5912" w:rsidRPr="00B111F2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Aleksandr</w:t>
            </w:r>
            <w:r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-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ova K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cs="Times New Roman"/>
                <w:i/>
                <w:sz w:val="21"/>
                <w:szCs w:val="21"/>
              </w:rPr>
              <w:t>et</w:t>
            </w:r>
            <w:r w:rsidRPr="00B111F2">
              <w:rPr>
                <w:rFonts w:ascii="Times New Roman" w:hAnsi="Times New Roman" w:cs="Times New Roman"/>
                <w:i/>
                <w:sz w:val="21"/>
                <w:szCs w:val="21"/>
              </w:rPr>
              <w:t>al.</w:t>
            </w:r>
          </w:p>
          <w:p w:rsidR="006D5912" w:rsidRPr="009A7B00" w:rsidRDefault="006D5912" w:rsidP="004D65C9">
            <w:pPr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eastAsia="zh-CN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(2015)</w:t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begin">
                <w:fldData xml:space="preserve">PEVuZE5vdGU+PENpdGU+PEF1dGhvcj5BbGVrc2FuZHJvdmE8L0F1dGhvcj48WWVhcj4yMDE1PC9Z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</w:fldData>
              </w:fldChar>
            </w:r>
            <w:r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instrText xml:space="preserve"> ADDIN EN.CITE </w:instrText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begin">
                <w:fldData xml:space="preserve">PEVuZE5vdGU+PENpdGU+PEF1dGhvcj5BbGVrc2FuZHJvdmE8L0F1dGhvcj48WWVhcj4yMDE1PC9Z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</w:fldData>
              </w:fldChar>
            </w:r>
            <w:r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instrText xml:space="preserve"> ADDIN EN.CITE.DATA </w:instrText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end"/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separate"/>
            </w:r>
            <w:r w:rsidRPr="009A7B00">
              <w:rPr>
                <w:rFonts w:ascii="Times New Roman" w:hAnsi="Times New Roman" w:cs="Times New Roman"/>
                <w:noProof/>
                <w:shd w:val="clear" w:color="auto" w:fill="FFFFFF"/>
                <w:vertAlign w:val="superscript"/>
                <w:lang w:eastAsia="zh-CN"/>
              </w:rPr>
              <w:t>(149)</w:t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Europ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nested 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12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942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2617CA" w:rsidRDefault="006D5912" w:rsidP="004D65C9">
            <w:pPr>
              <w:pStyle w:val="a5"/>
              <w:widowControl w:val="0"/>
              <w:numPr>
                <w:ilvl w:val="0"/>
                <w:numId w:val="12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2617CA">
              <w:rPr>
                <w:rFonts w:ascii="Times New Roman" w:hAnsi="Times New Roman" w:cs="Times New Roman"/>
                <w:sz w:val="21"/>
                <w:szCs w:val="21"/>
              </w:rPr>
              <w:t xml:space="preserve">Coffee: having </w:t>
            </w:r>
            <w:r w:rsidRPr="002617CA">
              <w:rPr>
                <w:rFonts w:ascii="Times New Roman" w:eastAsia="宋体" w:hAnsi="Times New Roman" w:cs="Times New Roman"/>
                <w:sz w:val="21"/>
                <w:szCs w:val="21"/>
              </w:rPr>
              <w:t>≥</w:t>
            </w:r>
            <w:r w:rsidRPr="002617CA">
              <w:rPr>
                <w:rFonts w:ascii="Times New Roman" w:hAnsi="Times New Roman" w:cs="Times New Roman"/>
                <w:sz w:val="21"/>
                <w:szCs w:val="21"/>
              </w:rPr>
              <w:t xml:space="preserve">4 cups (600mL) vs. 2 cups (300 mL)/day: OR=0.25 (95% CI: 0.11, 0.62) 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2617CA" w:rsidRDefault="006D5912" w:rsidP="004D65C9">
            <w:pPr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2617CA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Age</w:t>
            </w:r>
            <w:r w:rsidRPr="002617CA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>, education, alcohol</w:t>
            </w:r>
            <w:r w:rsidRPr="002617CA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,</w:t>
            </w:r>
            <w:r w:rsidRPr="002617CA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 xml:space="preserve"> smoking, BMI</w:t>
            </w:r>
            <w:r w:rsidRPr="002617CA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,</w:t>
            </w:r>
            <w:r w:rsidRPr="002617CA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 xml:space="preserve"> PA, diabetes</w:t>
            </w:r>
            <w:r w:rsidRPr="002617CA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,</w:t>
            </w:r>
            <w:r w:rsidRPr="002617CA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 xml:space="preserve"> HBV, HCV, </w:t>
            </w:r>
            <w:r w:rsidRPr="002617CA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others</w:t>
            </w:r>
          </w:p>
        </w:tc>
      </w:tr>
      <w:tr w:rsidR="006D5912" w:rsidRPr="00B111F2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bookmarkStart w:id="12" w:name="OLE_LINK22"/>
            <w:bookmarkStart w:id="13" w:name="OLE_LINK23"/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Lo</w:t>
            </w:r>
            <w:r w:rsidRPr="009A7B00">
              <w:rPr>
                <w:rFonts w:ascii="Times New Roman" w:hAnsi="Times New Roman" w:cs="Times New Roman"/>
                <w:sz w:val="21"/>
                <w:szCs w:val="21"/>
              </w:rPr>
              <w:t xml:space="preserve">ftfield E </w:t>
            </w:r>
            <w:r w:rsidRPr="009A7B00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9A7B00">
              <w:rPr>
                <w:rFonts w:ascii="Times New Roman" w:hAnsi="Times New Roman" w:cs="Times New Roman"/>
                <w:sz w:val="21"/>
                <w:szCs w:val="21"/>
              </w:rPr>
              <w:t xml:space="preserve"> (2019)</w:t>
            </w:r>
            <w:bookmarkEnd w:id="12"/>
            <w:bookmarkEnd w:id="13"/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begin"/>
            </w:r>
            <w:r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instrText xml:space="preserve"> ADDIN EN.CITE &lt;EndNote&gt;&lt;Cite&gt;&lt;Author&gt;Loftfield&lt;/Author&gt;&lt;Year&gt;2019&lt;/Year&gt;&lt;RecNum&gt;30&lt;/RecNum&gt;&lt;DisplayText&gt;&lt;style face="superscript"&gt;(152)&lt;/style&gt;&lt;/DisplayText&gt;&lt;record&gt;&lt;rec-number&gt;30&lt;/rec-number&gt;&lt;foreign-keys&gt;&lt;key app="EN" db-id="tpexxdevixa9z6efsat5r9rbpa9r0s9dd59t" timestamp="1561870012"&gt;30&lt;/key&gt;&lt;key app="ENWeb" db-id=""&gt;0&lt;/key&gt;&lt;/foreign-keys&gt;&lt;ref-type name="Journal Article"&gt;17&lt;/ref-type&gt;&lt;contributors&gt;&lt;authors&gt;&lt;author&gt;Loftfield, E.&lt;/author&gt;&lt;author&gt;Rothwell, J. A.&lt;/author&gt;&lt;author&gt;Sinha, R.&lt;/author&gt;&lt;author&gt;Keski-Rahkonen, P.&lt;/author&gt;&lt;author&gt;Robinot, N.&lt;/author&gt;&lt;author&gt;Albanes, D.&lt;/author&gt;&lt;author&gt;Weinstein, S. J.&lt;/author&gt;&lt;author&gt;Derkach, A.&lt;/author&gt;&lt;author&gt;Sampson, J.&lt;/author&gt;&lt;author&gt;Scalbert, A.&lt;/author&gt;&lt;author&gt;Freedman, N. D.&lt;/author&gt;&lt;/authors&gt;&lt;/contributors&gt;&lt;auth-address&gt;Metabolic Epidemiology Branch, Division of Cancer Epidemiology and Genetics, National Cancer Institute, Bethesda, Maryland, USA.&amp;#xD;Nutrition and Metabolism Section, Biomarkers Group, International Agency for Research on Cancer (IARC), Lyon, France.&amp;#xD;Biostatistics Branch, Division of Cancer Epidemiology and Genetics, National Cancer Institute, Bethesda, Maryland, USA.&lt;/auth-address&gt;&lt;titles&gt;&lt;title&gt;Prospective investigation of serum metabolites, coffee drinking, liver cancer incidence, and liver disease mortality&lt;/title&gt;&lt;secondary-title&gt;J Natl Cancer Inst&lt;/secondary-title&gt;&lt;/titles&gt;&lt;periodical&gt;&lt;full-title&gt;J Natl Cancer Inst&lt;/full-title&gt;&lt;/periodical&gt;&lt;edition&gt;2019/06/07&lt;/edition&gt;&lt;keywords&gt;&lt;keyword&gt;bile acids&lt;/keyword&gt;&lt;keyword&gt;cirrhosis&lt;/keyword&gt;&lt;keyword&gt;coffee&lt;/keyword&gt;&lt;keyword&gt;hepatocellular carcinoma&lt;/keyword&gt;&lt;keyword&gt;metabolomics&lt;/keyword&gt;&lt;/keywords&gt;&lt;dates&gt;&lt;year&gt;2019&lt;/year&gt;&lt;pub-dates&gt;&lt;date&gt;Jun 5&lt;/date&gt;&lt;/pub-dates&gt;&lt;/dates&gt;&lt;isbn&gt;1460-2105 (Electronic)&amp;#xD;0027-8874 (Linking)&lt;/isbn&gt;&lt;accession-num&gt;31168595&lt;/accession-num&gt;&lt;urls&gt;&lt;related-urls&gt;&lt;url&gt;https://www.ncbi.nlm.nih.gov/pubmed/31168595&lt;/url&gt;&lt;/related-urls&gt;&lt;/urls&gt;&lt;electronic-resource-num&gt;10.1093/jnci/djz122&lt;/electronic-resource-num&gt;&lt;/record&gt;&lt;/Cite&gt;&lt;/EndNote&gt;</w:instrText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separate"/>
            </w:r>
            <w:r w:rsidRPr="009A7B00">
              <w:rPr>
                <w:rFonts w:ascii="Times New Roman" w:hAnsi="Times New Roman" w:cs="Times New Roman"/>
                <w:noProof/>
                <w:shd w:val="clear" w:color="auto" w:fill="FFFFFF"/>
                <w:vertAlign w:val="superscript"/>
                <w:lang w:eastAsia="zh-CN"/>
              </w:rPr>
              <w:t>(152)</w:t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Finlan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nested 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22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6942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B111F2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Tyrosine: 90th vs. 10th: </w:t>
            </w:r>
          </w:p>
          <w:p w:rsidR="006D5912" w:rsidRDefault="006D5912" w:rsidP="004D65C9">
            <w:pPr>
              <w:ind w:firstLineChars="350" w:firstLine="735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liver cancer: OR=3.93 (95%CI: 2.00, 7.74)</w:t>
            </w:r>
          </w:p>
          <w:p w:rsidR="006D5912" w:rsidRPr="00B111F2" w:rsidRDefault="006D5912" w:rsidP="004D65C9">
            <w:pPr>
              <w:ind w:leftChars="300" w:left="72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liver disease mortality: OR=4.91 (95% CI: 2.59, 9.29)</w:t>
            </w:r>
          </w:p>
          <w:p w:rsidR="006D5912" w:rsidRPr="00B111F2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Glycine, conjugated bile acids: 90th vs. 10th: </w:t>
            </w:r>
          </w:p>
          <w:p w:rsidR="006D5912" w:rsidRPr="00B111F2" w:rsidRDefault="006D5912" w:rsidP="004D65C9">
            <w:pPr>
              <w:autoSpaceDE w:val="0"/>
              <w:autoSpaceDN w:val="0"/>
              <w:adjustRightInd w:val="0"/>
              <w:ind w:firstLineChars="350" w:firstLine="735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liver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 xml:space="preserve"> cancer: OR=3.99 (95% CI: 2.22,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7.17)</w:t>
            </w:r>
          </w:p>
          <w:p w:rsidR="006D5912" w:rsidRPr="00B111F2" w:rsidRDefault="006D5912" w:rsidP="004D65C9">
            <w:pPr>
              <w:autoSpaceDE w:val="0"/>
              <w:autoSpaceDN w:val="0"/>
              <w:adjustRightInd w:val="0"/>
              <w:ind w:leftChars="300" w:left="72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liver disease mortality: OR=6.77 (95%CI: 3.62, 12.65)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0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GCA: 90th vs. 10th:</w:t>
            </w:r>
          </w:p>
          <w:p w:rsidR="006D5912" w:rsidRPr="00B111F2" w:rsidRDefault="006D5912" w:rsidP="004D65C9">
            <w:pPr>
              <w:pStyle w:val="a5"/>
              <w:autoSpaceDE w:val="0"/>
              <w:autoSpaceDN w:val="0"/>
              <w:adjustRightInd w:val="0"/>
              <w:ind w:leftChars="50" w:left="120" w:firstLineChars="150" w:firstLine="315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liver cancer: OR=4.95 (95% CI: 2.64, 9.29)</w:t>
            </w:r>
          </w:p>
          <w:p w:rsidR="006D5912" w:rsidRPr="00B111F2" w:rsidRDefault="006D5912" w:rsidP="004D65C9">
            <w:pPr>
              <w:pStyle w:val="a5"/>
              <w:autoSpaceDE w:val="0"/>
              <w:autoSpaceDN w:val="0"/>
              <w:adjustRightInd w:val="0"/>
              <w:ind w:left="42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liver disease mortality: OR=4.00 (95% CI:2.42, 6.62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Age, education, alcohol, smoking, coffee, energy intake, BMI, others</w:t>
            </w:r>
          </w:p>
        </w:tc>
      </w:tr>
      <w:tr w:rsidR="006D5912" w:rsidRPr="00B111F2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bookmarkStart w:id="14" w:name="OLE_LINK1"/>
            <w:r w:rsidRPr="00B111F2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 xml:space="preserve">Bamia C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B111F2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</w:p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(20</w:t>
            </w:r>
            <w:r w:rsidRPr="009A7B00">
              <w:rPr>
                <w:rFonts w:ascii="Times New Roman" w:hAnsi="Times New Roman" w:cs="Times New Roman"/>
                <w:sz w:val="21"/>
                <w:szCs w:val="21"/>
              </w:rPr>
              <w:t>15)</w:t>
            </w:r>
            <w:bookmarkEnd w:id="14"/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begin">
                <w:fldData xml:space="preserve">PEVuZE5vdGU+PENpdGU+PEF1dGhvcj5CYW1pYTwvQXV0aG9yPjxZZWFyPjIwMTU8L1llYXI+PFJl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</w:fldData>
              </w:fldChar>
            </w:r>
            <w:r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instrText xml:space="preserve"> ADDIN EN.CITE </w:instrText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begin">
                <w:fldData xml:space="preserve">PEVuZE5vdGU+PENpdGU+PEF1dGhvcj5CYW1pYTwvQXV0aG9yPjxZZWFyPjIwMTU8L1llYXI+PFJl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</w:fldData>
              </w:fldChar>
            </w:r>
            <w:r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instrText xml:space="preserve"> ADDIN EN.CITE.DATA </w:instrText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end"/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separate"/>
            </w:r>
            <w:r w:rsidRPr="009A7B00">
              <w:rPr>
                <w:rFonts w:ascii="Times New Roman" w:hAnsi="Times New Roman" w:cs="Times New Roman"/>
                <w:noProof/>
                <w:shd w:val="clear" w:color="auto" w:fill="FFFFFF"/>
                <w:vertAlign w:val="superscript"/>
                <w:lang w:eastAsia="zh-CN"/>
              </w:rPr>
              <w:t>(135)</w:t>
            </w:r>
            <w:r w:rsidR="001A0F94" w:rsidRPr="009A7B00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775F20">
              <w:rPr>
                <w:rFonts w:ascii="Times New Roman" w:hAnsi="Times New Roman" w:cs="Times New Roman"/>
                <w:sz w:val="21"/>
                <w:szCs w:val="21"/>
              </w:rPr>
              <w:t>Europ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20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942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B111F2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Coffee</w:t>
            </w: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：</w:t>
            </w: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 xml:space="preserve">Q1 vs. Q5: HR=0.28 (95%CI: 0.16, 0.50) </w:t>
            </w:r>
          </w:p>
          <w:p w:rsidR="006D5912" w:rsidRPr="00B111F2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Tea</w:t>
            </w: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：</w:t>
            </w: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Q1 vs. Q5: HR=0.41 (95% CI: 0.22, 0.78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color w:val="FF0000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E</w:t>
            </w:r>
            <w:r w:rsidRPr="002617CA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>ducation, alcohol</w:t>
            </w:r>
            <w:r w:rsidRPr="002617CA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,</w:t>
            </w:r>
            <w:r w:rsidRPr="002617CA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 xml:space="preserve"> smoking, energy intake</w:t>
            </w:r>
            <w:r w:rsidRPr="002617CA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,</w:t>
            </w:r>
            <w:r w:rsidRPr="002617CA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 xml:space="preserve"> BMI</w:t>
            </w:r>
            <w:r w:rsidRPr="002617CA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,</w:t>
            </w:r>
            <w:r w:rsidRPr="002617CA">
              <w:rPr>
                <w:rFonts w:ascii="Times New Roman" w:hAnsi="Times New Roman" w:cs="Times New Roman"/>
                <w:sz w:val="21"/>
                <w:szCs w:val="21"/>
                <w:lang w:eastAsia="zh-CN"/>
              </w:rPr>
              <w:t xml:space="preserve"> PA, diabetes</w:t>
            </w:r>
            <w:r w:rsidRPr="002617CA">
              <w:rPr>
                <w:rFonts w:ascii="Times New Roman" w:hAnsi="Times New Roman" w:cs="Times New Roman" w:hint="eastAsia"/>
                <w:sz w:val="21"/>
                <w:szCs w:val="21"/>
                <w:lang w:eastAsia="zh-CN"/>
              </w:rPr>
              <w:t>,others</w:t>
            </w:r>
          </w:p>
        </w:tc>
      </w:tr>
      <w:tr w:rsidR="006D5912" w:rsidRPr="00B111F2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Tamura T </w:t>
            </w:r>
            <w:r w:rsidRPr="00B111F2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et al. 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(2018)</w:t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begin">
                <w:fldData xml:space="preserve">PEVuZE5vdGU+PENpdGU+PEF1dGhvcj5UYW11cmE8L0F1dGhvcj48WWVhcj4yMDE4PC9ZZWFyPjxS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</w:fldData>
              </w:fldChar>
            </w:r>
            <w:r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begin">
                <w:fldData xml:space="preserve">PEVuZE5vdGU+PENpdGU+PEF1dGhvcj5UYW11cmE8L0F1dGhvcj48WWVhcj4yMDE4PC9ZZWFyPjxS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</w:fldData>
              </w:fldChar>
            </w:r>
            <w:r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</w:r>
            <w:r w:rsidR="001A0F94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end"/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separate"/>
            </w:r>
            <w:r w:rsidRPr="00804531">
              <w:rPr>
                <w:rFonts w:ascii="Times New Roman" w:hAnsi="Times New Roman" w:cs="Times New Roman"/>
                <w:iCs/>
                <w:noProof/>
                <w:color w:val="1C1D1E"/>
                <w:shd w:val="clear" w:color="auto" w:fill="FFFFFF"/>
                <w:vertAlign w:val="superscript"/>
              </w:rPr>
              <w:t>(137)</w:t>
            </w:r>
            <w:r w:rsidR="001A0F94" w:rsidRPr="000C5C4C">
              <w:rPr>
                <w:rFonts w:ascii="Times New Roman" w:hAnsi="Times New Roman" w:cs="Times New Roman"/>
                <w:iCs/>
                <w:color w:val="1C1D1E"/>
                <w:shd w:val="clear" w:color="auto" w:fill="FFFFFF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Japa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17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6942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4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ffee</w:t>
            </w:r>
          </w:p>
          <w:p w:rsidR="006D5912" w:rsidRPr="00B111F2" w:rsidRDefault="006D5912" w:rsidP="004D65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&lt;once/day vs. non, drinker: HR=0.65 (95% CI: 0.46, 0.93)</w:t>
            </w:r>
          </w:p>
          <w:p w:rsidR="006D5912" w:rsidRPr="00B111F2" w:rsidRDefault="006D5912" w:rsidP="004D65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Once/day vs. non, drinker: HR=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0.63 (95% CI: 0.39, 1.02)</w:t>
            </w:r>
          </w:p>
          <w:p w:rsidR="006D5912" w:rsidRPr="00B111F2" w:rsidRDefault="006D5912" w:rsidP="004D65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eastAsia="宋体" w:hAnsi="Times New Roman" w:cs="Times New Roman"/>
                <w:sz w:val="21"/>
                <w:szCs w:val="21"/>
              </w:rPr>
              <w:t>≥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>Twice/day vs. non, drinker: HR=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0.40 (95% CI: 0.20, 0.79)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4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Green tea, black tea and caffeine: No association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Age, education, smoking, energy intake, BMI, PA, others</w:t>
            </w:r>
          </w:p>
        </w:tc>
      </w:tr>
      <w:tr w:rsidR="006D5912" w:rsidRPr="00B111F2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Lai GY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eastAsia="zh-CN"/>
              </w:rPr>
            </w:pPr>
            <w:r w:rsidRPr="00B111F2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 et </w:t>
            </w:r>
            <w:r w:rsidRPr="00804531">
              <w:rPr>
                <w:rFonts w:ascii="Times New Roman" w:hAnsi="Times New Roman" w:cs="Times New Roman"/>
                <w:i/>
                <w:sz w:val="21"/>
                <w:szCs w:val="21"/>
              </w:rPr>
              <w:t>al.</w:t>
            </w:r>
          </w:p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804531">
              <w:rPr>
                <w:rFonts w:ascii="Times New Roman" w:hAnsi="Times New Roman" w:cs="Times New Roman"/>
                <w:sz w:val="21"/>
                <w:szCs w:val="21"/>
              </w:rPr>
              <w:t>(2013)</w:t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  <w:fldChar w:fldCharType="begin"/>
            </w:r>
            <w:r w:rsidRPr="00804531">
              <w:rPr>
                <w:rFonts w:ascii="Times New Roman" w:hAnsi="Times New Roman" w:cs="Times New Roman"/>
                <w:lang w:eastAsia="zh-CN"/>
              </w:rPr>
              <w:instrText xml:space="preserve"> ADDIN EN.CITE &lt;EndNote&gt;&lt;Cite&gt;&lt;Author&gt;Lai&lt;/Author&gt;&lt;Year&gt;2013&lt;/Year&gt;&lt;RecNum&gt;2558&lt;/RecNum&gt;&lt;DisplayText&gt;&lt;style face="superscript"&gt;(148)&lt;/style&gt;&lt;/DisplayText&gt;&lt;record&gt;&lt;rec-number&gt;2558&lt;/rec-number&gt;&lt;foreign-keys&gt;&lt;key app="EN" db-id="d55dvvzfursawwepfawxw5wf0fwsvd9avxdz" timestamp="1574239422"&gt;2558&lt;/key&gt;&lt;/foreign-keys&gt;&lt;ref-type name="Journal Article"&gt;17&lt;/ref-type&gt;&lt;contributors&gt;&lt;authors&gt;&lt;author&gt;Lai, G. Y.&lt;/author&gt;&lt;author&gt;Weinstein, S. J.&lt;/author&gt;&lt;author&gt;Albanes, D.&lt;/author&gt;&lt;author&gt;Taylor, P. R.&lt;/author&gt;&lt;author&gt;McGlynn, K. A.&lt;/author&gt;&lt;author&gt;Virtamo, J.&lt;/author&gt;&lt;author&gt;Sinha, R.&lt;/author&gt;&lt;author&gt;Freedman, N. D.&lt;/author&gt;&lt;/authors&gt;&lt;/contributors&gt;&lt;auth-address&gt;Cancer Prevention Fellowship Program, Division of Cancer Prevention, National Cancer Institute, 9609 Medical Center Drive, Room 2W136 MSC 9712, Bethesda, MD 20892, USA. laigy@mail.nih.gov&lt;/auth-address&gt;&lt;titles&gt;&lt;title&gt;The association of coffee intake with liver cancer incidence and chronic liver disease mortality in male smokers&lt;/title&gt;&lt;secondary-title&gt;Br J Cancer&lt;/secondary-title&gt;&lt;/titles&gt;&lt;periodical&gt;&lt;full-title&gt;Br J Cancer&lt;/full-title&gt;&lt;/periodical&gt;&lt;pages&gt;1344-51&lt;/pages&gt;&lt;volume&gt;109&lt;/volume&gt;&lt;number&gt;5&lt;/number&gt;&lt;keywords&gt;&lt;keyword&gt;Aged&lt;/keyword&gt;&lt;keyword&gt;Chronic Disease&lt;/keyword&gt;&lt;keyword&gt;*Coffee&lt;/keyword&gt;&lt;keyword&gt;Feeding Behavior&lt;/keyword&gt;&lt;keyword&gt;Humans&lt;/keyword&gt;&lt;keyword&gt;Liver&lt;/keyword&gt;&lt;keyword&gt;Liver Diseases/*epidemiology/*mortality&lt;/keyword&gt;&lt;keyword&gt;Liver Neoplasms/*epidemiology/*mortality&lt;/keyword&gt;&lt;keyword&gt;Male&lt;/keyword&gt;&lt;keyword&gt;Middle Aged&lt;/keyword&gt;&lt;keyword&gt;Proportional Hazards Models&lt;/keyword&gt;&lt;keyword&gt;Risk Factors&lt;/keyword&gt;&lt;keyword&gt;*Smoking&lt;/keyword&gt;&lt;/keywords&gt;&lt;dates&gt;&lt;year&gt;2013&lt;/year&gt;&lt;pub-dates&gt;&lt;date&gt;Sep 3&lt;/date&gt;&lt;/pub-dates&gt;&lt;/dates&gt;&lt;isbn&gt;1532-1827 (Electronic)&amp;#xD;0007-0920 (Linking)&lt;/isbn&gt;&lt;accession-num&gt;23880821&lt;/accession-num&gt;&lt;urls&gt;&lt;related-urls&gt;&lt;url&gt;https://www.ncbi.nlm.nih.gov/pubmed/23880821&lt;/url&gt;&lt;/related-urls&gt;&lt;/urls&gt;&lt;custom2&gt;PMC3778279&lt;/custom2&gt;&lt;electronic-resource-num&gt;10.1038/bjc.2013.405&lt;/electronic-resource-num&gt;&lt;/record&gt;&lt;/Cite&gt;&lt;/EndNote&gt;</w:instrText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  <w:fldChar w:fldCharType="separate"/>
            </w:r>
            <w:r w:rsidRPr="00804531">
              <w:rPr>
                <w:rFonts w:ascii="Times New Roman" w:hAnsi="Times New Roman" w:cs="Times New Roman"/>
                <w:noProof/>
                <w:vertAlign w:val="superscript"/>
                <w:lang w:eastAsia="zh-CN"/>
              </w:rPr>
              <w:t>(148)</w:t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bookmarkStart w:id="15" w:name="OLE_LINK20"/>
            <w:bookmarkStart w:id="16" w:name="OLE_LINK21"/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Finland</w:t>
            </w:r>
            <w:bookmarkEnd w:id="15"/>
            <w:bookmarkEnd w:id="16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19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Liver cancer</w:t>
            </w:r>
          </w:p>
        </w:tc>
        <w:tc>
          <w:tcPr>
            <w:tcW w:w="6942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color w:val="231F20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Coffee: per cup per day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2"/>
              </w:numPr>
              <w:rPr>
                <w:rFonts w:ascii="Times New Roman" w:hAnsi="Times New Roman" w:cs="Times New Roman"/>
                <w:color w:val="231F20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Liver cancer: RR=0.82 (95% CI: 0.73, 0.93)</w:t>
            </w:r>
          </w:p>
          <w:p w:rsidR="006D5912" w:rsidRPr="00B111F2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color w:val="231F20"/>
                <w:sz w:val="21"/>
                <w:szCs w:val="21"/>
              </w:rPr>
              <w:t>Chronic liver disease: RR=0.55 (95% CI: 0.48, 0.63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Age, education, alcohol, smoking, BMI, others</w:t>
            </w:r>
          </w:p>
        </w:tc>
      </w:tr>
      <w:tr w:rsidR="006D5912" w:rsidRPr="00B111F2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PetrickJL </w:t>
            </w:r>
            <w:r w:rsidRPr="00804531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804531">
              <w:rPr>
                <w:rFonts w:ascii="Times New Roman" w:hAnsi="Times New Roman" w:cs="Times New Roman"/>
                <w:sz w:val="21"/>
                <w:szCs w:val="21"/>
              </w:rPr>
              <w:t xml:space="preserve"> (2015)</w:t>
            </w:r>
            <w:r w:rsidR="001A0F94" w:rsidRPr="00804531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begin">
                <w:fldData xml:space="preserve">PEVuZE5vdGU+PENpdGU+PEF1dGhvcj5QZXRyaWNrPC9BdXRob3I+PFllYXI+MjAxNTwvWWVhcj48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</w:fldData>
              </w:fldChar>
            </w:r>
            <w:r w:rsidRPr="00804531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instrText xml:space="preserve"> ADDIN EN.CITE </w:instrText>
            </w:r>
            <w:r w:rsidR="001A0F94" w:rsidRPr="00804531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begin">
                <w:fldData xml:space="preserve">PEVuZE5vdGU+PENpdGU+PEF1dGhvcj5QZXRyaWNrPC9BdXRob3I+PFllYXI+MjAxNTwvWWVhcj48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</w:fldData>
              </w:fldChar>
            </w:r>
            <w:r w:rsidRPr="00804531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instrText xml:space="preserve"> ADDIN EN.CITE.DATA </w:instrText>
            </w:r>
            <w:r w:rsidR="001A0F94" w:rsidRPr="00804531">
              <w:rPr>
                <w:rFonts w:ascii="Times New Roman" w:hAnsi="Times New Roman" w:cs="Times New Roman"/>
                <w:shd w:val="clear" w:color="auto" w:fill="FFFFFF"/>
                <w:lang w:eastAsia="zh-CN"/>
              </w:rPr>
            </w:r>
            <w:r w:rsidR="001A0F94" w:rsidRPr="00804531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end"/>
            </w:r>
            <w:r w:rsidR="001A0F94" w:rsidRPr="00804531">
              <w:rPr>
                <w:rFonts w:ascii="Times New Roman" w:hAnsi="Times New Roman" w:cs="Times New Roman"/>
                <w:shd w:val="clear" w:color="auto" w:fill="FFFFFF"/>
                <w:lang w:eastAsia="zh-CN"/>
              </w:rPr>
            </w:r>
            <w:r w:rsidR="001A0F94" w:rsidRPr="00804531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separate"/>
            </w:r>
            <w:r w:rsidRPr="00804531">
              <w:rPr>
                <w:rFonts w:ascii="Times New Roman" w:hAnsi="Times New Roman" w:cs="Times New Roman"/>
                <w:noProof/>
                <w:shd w:val="clear" w:color="auto" w:fill="FFFFFF"/>
                <w:vertAlign w:val="superscript"/>
                <w:lang w:eastAsia="zh-CN"/>
              </w:rPr>
              <w:t>(150)</w:t>
            </w:r>
            <w:r w:rsidR="001A0F94" w:rsidRPr="00804531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86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942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B111F2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Higher coffee consumption: </w:t>
            </w:r>
            <w:r w:rsidRPr="00B111F2">
              <w:rPr>
                <w:rFonts w:ascii="Times New Roman" w:eastAsia="AdvP697C" w:hAnsi="Times New Roman" w:cs="Times New Roman"/>
                <w:sz w:val="21"/>
                <w:szCs w:val="21"/>
              </w:rPr>
              <w:t>&gt;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3 cups/day vs. non, drinker: HR=0.73 (95% CI: 0.53, 0.99)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0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Caffeinated coffee: </w:t>
            </w:r>
            <w:r w:rsidRPr="00B111F2">
              <w:rPr>
                <w:rFonts w:ascii="Times New Roman" w:eastAsia="AdvP697C" w:hAnsi="Times New Roman" w:cs="Times New Roman"/>
                <w:sz w:val="21"/>
                <w:szCs w:val="21"/>
              </w:rPr>
              <w:t>&gt;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3 cups/day vs. non, drinker: HR</w:t>
            </w:r>
            <w:r w:rsidRPr="00B111F2">
              <w:rPr>
                <w:rFonts w:ascii="Times New Roman" w:eastAsia="AdvP697C" w:hAnsi="Times New Roman" w:cs="Times New Roman"/>
                <w:sz w:val="21"/>
                <w:szCs w:val="21"/>
              </w:rPr>
              <w:t>=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0.71 (95% CI: 0.50, 1.01)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0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Decaffeinated coffee: </w:t>
            </w:r>
            <w:r w:rsidRPr="00B111F2">
              <w:rPr>
                <w:rFonts w:ascii="Times New Roman" w:eastAsia="AdvP697C" w:hAnsi="Times New Roman" w:cs="Times New Roman"/>
                <w:sz w:val="21"/>
                <w:szCs w:val="21"/>
              </w:rPr>
              <w:t>&gt;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3 cups/day vs. non, drinker: HR</w:t>
            </w:r>
            <w:r w:rsidRPr="00B111F2">
              <w:rPr>
                <w:rFonts w:ascii="Times New Roman" w:eastAsia="AdvP697C" w:hAnsi="Times New Roman" w:cs="Times New Roman"/>
                <w:sz w:val="21"/>
                <w:szCs w:val="21"/>
              </w:rPr>
              <w:t>=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 0.92 (95% CI: 0.55, 1.54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Age, race, alcohol, smoking, BMI, others</w:t>
            </w:r>
          </w:p>
        </w:tc>
      </w:tr>
      <w:tr w:rsidR="006D5912" w:rsidRPr="00B111F2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Setiawan VW </w:t>
            </w:r>
            <w:r w:rsidRPr="00804531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804531">
              <w:rPr>
                <w:rFonts w:ascii="Times New Roman" w:hAnsi="Times New Roman" w:cs="Times New Roman"/>
                <w:sz w:val="21"/>
                <w:szCs w:val="21"/>
              </w:rPr>
              <w:t xml:space="preserve"> (2015)</w:t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  <w:fldChar w:fldCharType="begin">
                <w:fldData xml:space="preserve">PEVuZE5vdGU+PENpdGU+PEF1dGhvcj5TZXRpYXdhbjwvQXV0aG9yPjxZZWFyPjIwMTU8L1llYXI+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</w:fldData>
              </w:fldChar>
            </w:r>
            <w:r w:rsidRPr="00804531">
              <w:rPr>
                <w:rFonts w:ascii="Times New Roman" w:hAnsi="Times New Roman" w:cs="Times New Roman"/>
                <w:lang w:eastAsia="zh-CN"/>
              </w:rPr>
              <w:instrText xml:space="preserve"> ADDIN EN.CITE </w:instrText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  <w:fldChar w:fldCharType="begin">
                <w:fldData xml:space="preserve">PEVuZE5vdGU+PENpdGU+PEF1dGhvcj5TZXRpYXdhbjwvQXV0aG9yPjxZZWFyPjIwMTU8L1llYXI+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</w:fldData>
              </w:fldChar>
            </w:r>
            <w:r w:rsidRPr="00804531">
              <w:rPr>
                <w:rFonts w:ascii="Times New Roman" w:hAnsi="Times New Roman" w:cs="Times New Roman"/>
                <w:lang w:eastAsia="zh-CN"/>
              </w:rPr>
              <w:instrText xml:space="preserve"> ADDIN EN.CITE.DATA </w:instrText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  <w:fldChar w:fldCharType="end"/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  <w:fldChar w:fldCharType="separate"/>
            </w:r>
            <w:r w:rsidRPr="00804531">
              <w:rPr>
                <w:rFonts w:ascii="Times New Roman" w:hAnsi="Times New Roman" w:cs="Times New Roman"/>
                <w:noProof/>
                <w:vertAlign w:val="superscript"/>
                <w:lang w:eastAsia="zh-CN"/>
              </w:rPr>
              <w:t>(151)</w:t>
            </w:r>
            <w:r w:rsidR="001A0F94" w:rsidRPr="00804531">
              <w:rPr>
                <w:rFonts w:ascii="Times New Roman" w:hAnsi="Times New Roman" w:cs="Times New Roman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45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942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ffee: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3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Drank &lt;1 cups/day vs. non, drinker: RR=1.14 (95% CI: 0.88, 1.48) 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3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Drank 1 cups/day vs. non, drinker: RR=0.87 (95% CI: 0.67, 1.11) 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3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Drank 2, 3 cups/day vs. non, drinker: RR=0.62 (95%CI: 0.46, 0.84)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3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Drank </w:t>
            </w:r>
            <w:r w:rsidRPr="00B111F2">
              <w:rPr>
                <w:rFonts w:ascii="Times New Roman" w:eastAsia="宋体" w:hAnsi="Times New Roman" w:cs="Times New Roman"/>
                <w:sz w:val="21"/>
                <w:szCs w:val="21"/>
              </w:rPr>
              <w:t>≥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4 cups/day vs. non, drinker: RR= 0.59 (95% CI: 0.35, 0.99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Age, race, education, alcohol, smoking, BMI, others </w:t>
            </w:r>
          </w:p>
        </w:tc>
      </w:tr>
      <w:tr w:rsidR="006D5912" w:rsidRPr="00B111F2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A967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A967F2">
              <w:rPr>
                <w:rFonts w:ascii="Times New Roman" w:hAnsi="Times New Roman" w:cs="Times New Roman"/>
                <w:sz w:val="21"/>
                <w:szCs w:val="21"/>
              </w:rPr>
              <w:t xml:space="preserve">Loomba R </w:t>
            </w:r>
            <w:r w:rsidRPr="00A967F2">
              <w:rPr>
                <w:rFonts w:ascii="Times New Roman" w:hAnsi="Times New Roman" w:cs="Times New Roman"/>
                <w:i/>
                <w:sz w:val="21"/>
                <w:szCs w:val="21"/>
              </w:rPr>
              <w:t xml:space="preserve">et al. </w:t>
            </w:r>
            <w:r w:rsidRPr="00A967F2">
              <w:rPr>
                <w:rFonts w:ascii="Times New Roman" w:hAnsi="Times New Roman" w:cs="Times New Roman"/>
                <w:sz w:val="21"/>
                <w:szCs w:val="21"/>
              </w:rPr>
              <w:t>(2013)</w:t>
            </w:r>
            <w:r w:rsidR="001A0F94" w:rsidRPr="00A967F2">
              <w:rPr>
                <w:rFonts w:ascii="Times New Roman" w:hAnsi="Times New Roman" w:cs="Times New Roman"/>
              </w:rPr>
              <w:fldChar w:fldCharType="begin">
                <w:fldData xml:space="preserve">PEVuZE5vdGU+PENpdGU+PEF1dGhvcj5Mb29tYmE8L0F1dGhvcj48WWVhcj4yMDEzPC9ZZWFyPjxS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</w:fldData>
              </w:fldChar>
            </w:r>
            <w:r w:rsidRPr="00A967F2">
              <w:rPr>
                <w:rFonts w:ascii="Times New Roman" w:hAnsi="Times New Roman" w:cs="Times New Roman"/>
              </w:rPr>
              <w:instrText xml:space="preserve"> ADDIN EN.CITE </w:instrText>
            </w:r>
            <w:r w:rsidR="001A0F94" w:rsidRPr="00A967F2">
              <w:rPr>
                <w:rFonts w:ascii="Times New Roman" w:hAnsi="Times New Roman" w:cs="Times New Roman"/>
              </w:rPr>
              <w:fldChar w:fldCharType="begin">
                <w:fldData xml:space="preserve">PEVuZE5vdGU+PENpdGU+PEF1dGhvcj5Mb29tYmE8L0F1dGhvcj48WWVhcj4yMDEzPC9ZZWFyPjxS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</w:fldData>
              </w:fldChar>
            </w:r>
            <w:r w:rsidRPr="00A967F2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A0F94" w:rsidRPr="00A967F2">
              <w:rPr>
                <w:rFonts w:ascii="Times New Roman" w:hAnsi="Times New Roman" w:cs="Times New Roman"/>
              </w:rPr>
            </w:r>
            <w:r w:rsidR="001A0F94" w:rsidRPr="00A967F2">
              <w:rPr>
                <w:rFonts w:ascii="Times New Roman" w:hAnsi="Times New Roman" w:cs="Times New Roman"/>
              </w:rPr>
              <w:fldChar w:fldCharType="end"/>
            </w:r>
            <w:r w:rsidR="001A0F94" w:rsidRPr="00A967F2">
              <w:rPr>
                <w:rFonts w:ascii="Times New Roman" w:hAnsi="Times New Roman" w:cs="Times New Roman"/>
              </w:rPr>
            </w:r>
            <w:r w:rsidR="001A0F94" w:rsidRPr="00A967F2">
              <w:rPr>
                <w:rFonts w:ascii="Times New Roman" w:hAnsi="Times New Roman" w:cs="Times New Roman"/>
              </w:rPr>
              <w:fldChar w:fldCharType="separate"/>
            </w:r>
            <w:r w:rsidRPr="00A967F2">
              <w:rPr>
                <w:rFonts w:ascii="Times New Roman" w:hAnsi="Times New Roman" w:cs="Times New Roman"/>
                <w:noProof/>
                <w:vertAlign w:val="superscript"/>
              </w:rPr>
              <w:t>(153)</w:t>
            </w:r>
            <w:r w:rsidR="001A0F94" w:rsidRPr="00A967F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30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942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B111F2" w:rsidRDefault="006D5912" w:rsidP="004D65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 xml:space="preserve">The alcohol use and obesity of synergistic association: 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0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unadjusted: HR=7.19 (95%CI: 3.69, 14.00)</w:t>
            </w:r>
          </w:p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0"/>
              </w:num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multivariable, adjusted: HR=3.82 (95%CI: 1.94, 7.52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Age, smoking, HBV, HCV, others</w:t>
            </w:r>
          </w:p>
        </w:tc>
      </w:tr>
      <w:tr w:rsidR="006D5912" w:rsidRPr="00B111F2" w:rsidTr="006D5912">
        <w:trPr>
          <w:trHeight w:val="57"/>
        </w:trPr>
        <w:tc>
          <w:tcPr>
            <w:tcW w:w="119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A967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A967F2">
              <w:rPr>
                <w:rFonts w:ascii="Times New Roman" w:hAnsi="Times New Roman" w:cs="Times New Roman"/>
                <w:sz w:val="21"/>
                <w:szCs w:val="21"/>
              </w:rPr>
              <w:t xml:space="preserve">Petrick JL </w:t>
            </w:r>
            <w:r w:rsidRPr="00A967F2">
              <w:rPr>
                <w:rFonts w:ascii="Times New Roman" w:hAnsi="Times New Roman" w:cs="Times New Roman"/>
                <w:i/>
                <w:sz w:val="21"/>
                <w:szCs w:val="21"/>
              </w:rPr>
              <w:t>et al.</w:t>
            </w:r>
            <w:r w:rsidRPr="00A967F2">
              <w:rPr>
                <w:rFonts w:ascii="Times New Roman" w:hAnsi="Times New Roman" w:cs="Times New Roman"/>
                <w:sz w:val="21"/>
                <w:szCs w:val="21"/>
              </w:rPr>
              <w:t xml:space="preserve"> (2018)</w:t>
            </w:r>
            <w:r w:rsidR="001A0F94" w:rsidRPr="00A967F2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begin">
                <w:fldData xml:space="preserve">PEVuZE5vdGU+PENpdGU+PEF1dGhvcj5QZXRyaWNrPC9BdXRob3I+PFllYXI+MjAxODwvWWVhcj48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</w:fldData>
              </w:fldChar>
            </w:r>
            <w:r w:rsidRPr="00A967F2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instrText xml:space="preserve"> ADDIN EN.CITE </w:instrText>
            </w:r>
            <w:r w:rsidR="001A0F94" w:rsidRPr="00A967F2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begin">
                <w:fldData xml:space="preserve">PEVuZE5vdGU+PENpdGU+PEF1dGhvcj5QZXRyaWNrPC9BdXRob3I+PFllYXI+MjAxODwvWWVhcj48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</w:fldData>
              </w:fldChar>
            </w:r>
            <w:r w:rsidRPr="00A967F2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instrText xml:space="preserve"> ADDIN EN.CITE.DATA </w:instrText>
            </w:r>
            <w:r w:rsidR="001A0F94" w:rsidRPr="00A967F2">
              <w:rPr>
                <w:rFonts w:ascii="Times New Roman" w:hAnsi="Times New Roman" w:cs="Times New Roman"/>
                <w:shd w:val="clear" w:color="auto" w:fill="FFFFFF"/>
                <w:lang w:eastAsia="zh-CN"/>
              </w:rPr>
            </w:r>
            <w:r w:rsidR="001A0F94" w:rsidRPr="00A967F2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end"/>
            </w:r>
            <w:r w:rsidR="001A0F94" w:rsidRPr="00A967F2">
              <w:rPr>
                <w:rFonts w:ascii="Times New Roman" w:hAnsi="Times New Roman" w:cs="Times New Roman"/>
                <w:shd w:val="clear" w:color="auto" w:fill="FFFFFF"/>
                <w:lang w:eastAsia="zh-CN"/>
              </w:rPr>
            </w:r>
            <w:r w:rsidR="001A0F94" w:rsidRPr="00A967F2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separate"/>
            </w:r>
            <w:r w:rsidRPr="00A967F2">
              <w:rPr>
                <w:rFonts w:ascii="Times New Roman" w:hAnsi="Times New Roman" w:cs="Times New Roman"/>
                <w:noProof/>
                <w:shd w:val="clear" w:color="auto" w:fill="FFFFFF"/>
                <w:vertAlign w:val="superscript"/>
                <w:lang w:eastAsia="zh-CN"/>
              </w:rPr>
              <w:t>(154)</w:t>
            </w:r>
            <w:r w:rsidR="001A0F94" w:rsidRPr="00A967F2">
              <w:rPr>
                <w:rFonts w:ascii="Times New Roman" w:hAnsi="Times New Roman" w:cs="Times New Roman"/>
                <w:shd w:val="clear" w:color="auto" w:fill="FFFFFF"/>
                <w:lang w:eastAsia="zh-CN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U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1423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94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6D5912" w:rsidRPr="00B111F2" w:rsidRDefault="006D5912" w:rsidP="004D65C9">
            <w:pPr>
              <w:pStyle w:val="a5"/>
              <w:widowControl w:val="0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Alcohol consumption</w:t>
            </w:r>
          </w:p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&gt;0–&lt;0.5 drinks/day vs. non, drinker: HR=0.77 (95%CI: 0.67, 0.89)</w:t>
            </w:r>
          </w:p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&gt;0.5–&lt;1 drinks/day vs. non, drinker: HR=0.57 (95%CI: 0.44, 0.73)</w:t>
            </w:r>
          </w:p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1–&lt;3 drinks/day vs. non, drinker: HR=0.71 ( 95% CI: 0.58, 0.87)</w:t>
            </w:r>
          </w:p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3–&lt;5 drinks/day vs. non, drinker: HR=1.04 (95% CI: 0.79, 1.36)</w:t>
            </w:r>
          </w:p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3–&lt;5 drinks/day vs. non, drinker: HR=1.00 (95% CI: 0.68, 1.49)</w:t>
            </w:r>
          </w:p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eastAsia="宋体" w:hAnsi="Times New Roman" w:cs="Times New Roman"/>
                <w:sz w:val="21"/>
                <w:szCs w:val="21"/>
              </w:rPr>
              <w:t>≥</w:t>
            </w:r>
            <w:r w:rsidRPr="00B111F2">
              <w:rPr>
                <w:rFonts w:ascii="Times New Roman" w:hAnsi="Times New Roman" w:cs="Times New Roman"/>
                <w:sz w:val="21"/>
                <w:szCs w:val="21"/>
              </w:rPr>
              <w:t>7 drinks/day vs. non, drinker: HR= 1.87 (95% CI: 1.41, 2.47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B111F2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B111F2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Age, race, education, smoking, BMI, others</w:t>
            </w:r>
          </w:p>
        </w:tc>
      </w:tr>
    </w:tbl>
    <w:p w:rsidR="006D5912" w:rsidRPr="00A73B5A" w:rsidRDefault="006D5912" w:rsidP="006D5912">
      <w:pPr>
        <w:autoSpaceDE w:val="0"/>
        <w:autoSpaceDN w:val="0"/>
        <w:adjustRightInd w:val="0"/>
        <w:rPr>
          <w:rFonts w:ascii="Times New Roman" w:hAnsi="Times New Roman" w:cs="Times New Roman"/>
          <w:sz w:val="21"/>
          <w:szCs w:val="21"/>
        </w:rPr>
      </w:pPr>
      <w:r w:rsidRPr="00A73B5A">
        <w:rPr>
          <w:rFonts w:ascii="Times New Roman" w:hAnsi="Times New Roman" w:cs="Times New Roman"/>
          <w:sz w:val="21"/>
          <w:szCs w:val="21"/>
        </w:rPr>
        <w:lastRenderedPageBreak/>
        <w:t>BMI: Body Mass Index; CI, confidence interval; CLD, chronic liver disease; GCA, glycocholic acid; HBV: Hepatitis B Virus; HCC, hepatocellular carcinoma; HCE, health, check examinees; HCV: Hepatitis C Virus; HCV: Hepatitis C Virus; HR, hazard ratios; OR, odds ratios; PA, physical activity; RR, rate ratios.</w:t>
      </w: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 w:hint="eastAsia"/>
          <w:b/>
          <w:color w:val="FF0000"/>
          <w:sz w:val="21"/>
          <w:szCs w:val="21"/>
          <w:lang w:eastAsia="zh-CN"/>
        </w:rPr>
      </w:pPr>
    </w:p>
    <w:p w:rsidR="00B94164" w:rsidRDefault="00B94164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Default="006D5912" w:rsidP="006D5912">
      <w:pPr>
        <w:rPr>
          <w:rFonts w:ascii="Times New Roman" w:hAnsi="Times New Roman" w:cs="Times New Roman"/>
          <w:b/>
          <w:color w:val="FF0000"/>
          <w:sz w:val="21"/>
          <w:szCs w:val="21"/>
          <w:lang w:eastAsia="zh-CN"/>
        </w:rPr>
      </w:pPr>
    </w:p>
    <w:p w:rsidR="006D5912" w:rsidRPr="00A73B5A" w:rsidRDefault="006D5912" w:rsidP="006D5912">
      <w:pPr>
        <w:rPr>
          <w:rFonts w:ascii="Times New Roman" w:hAnsi="Times New Roman" w:cs="Times New Roman"/>
          <w:b/>
          <w:color w:val="000000" w:themeColor="text1"/>
          <w:sz w:val="21"/>
          <w:szCs w:val="21"/>
        </w:rPr>
      </w:pPr>
      <w:r>
        <w:rPr>
          <w:rFonts w:ascii="Times New Roman" w:hAnsi="Times New Roman" w:cs="Times New Roman" w:hint="eastAsia"/>
          <w:b/>
          <w:sz w:val="21"/>
          <w:szCs w:val="21"/>
          <w:lang w:eastAsia="zh-CN"/>
        </w:rPr>
        <w:lastRenderedPageBreak/>
        <w:t xml:space="preserve">Supplemental </w:t>
      </w:r>
      <w:r>
        <w:rPr>
          <w:rFonts w:ascii="Times New Roman" w:hAnsi="Times New Roman" w:cs="Times New Roman"/>
          <w:b/>
          <w:sz w:val="21"/>
          <w:szCs w:val="21"/>
        </w:rPr>
        <w:t>Table</w:t>
      </w:r>
      <w:r w:rsidR="00B94164">
        <w:rPr>
          <w:rFonts w:ascii="Times New Roman" w:hAnsi="Times New Roman" w:cs="Times New Roman" w:hint="eastAsia"/>
          <w:b/>
          <w:sz w:val="21"/>
          <w:szCs w:val="21"/>
          <w:lang w:eastAsia="zh-CN"/>
        </w:rPr>
        <w:t xml:space="preserve"> </w:t>
      </w:r>
      <w:r>
        <w:rPr>
          <w:rFonts w:ascii="Times New Roman" w:hAnsi="Times New Roman" w:cs="Times New Roman"/>
          <w:b/>
          <w:sz w:val="21"/>
          <w:szCs w:val="21"/>
        </w:rPr>
        <w:t>4</w:t>
      </w:r>
      <w:r w:rsidR="00B94164">
        <w:rPr>
          <w:rFonts w:ascii="Times New Roman" w:hAnsi="Times New Roman" w:cs="Times New Roman" w:hint="eastAsia"/>
          <w:b/>
          <w:sz w:val="21"/>
          <w:szCs w:val="21"/>
          <w:lang w:eastAsia="zh-CN"/>
        </w:rPr>
        <w:t xml:space="preserve"> </w:t>
      </w:r>
      <w:r w:rsidRPr="00A73B5A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Dietary pattern</w:t>
      </w:r>
      <w:r w:rsidR="00D5436B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s</w:t>
      </w:r>
      <w:r w:rsidRPr="00A73B5A">
        <w:rPr>
          <w:rFonts w:ascii="Times New Roman" w:hAnsi="Times New Roman" w:cs="Times New Roman"/>
          <w:b/>
          <w:color w:val="000000" w:themeColor="text1"/>
          <w:sz w:val="21"/>
          <w:szCs w:val="21"/>
        </w:rPr>
        <w:t xml:space="preserve"> and liver cancer risk</w:t>
      </w:r>
    </w:p>
    <w:tbl>
      <w:tblPr>
        <w:tblStyle w:val="a7"/>
        <w:tblW w:w="13858" w:type="dxa"/>
        <w:tblLayout w:type="fixed"/>
        <w:tblLook w:val="04A0"/>
      </w:tblPr>
      <w:tblGrid>
        <w:gridCol w:w="1191"/>
        <w:gridCol w:w="907"/>
        <w:gridCol w:w="850"/>
        <w:gridCol w:w="680"/>
        <w:gridCol w:w="1020"/>
        <w:gridCol w:w="6375"/>
        <w:gridCol w:w="2835"/>
      </w:tblGrid>
      <w:tr w:rsidR="006D5912" w:rsidRPr="00E562A9" w:rsidTr="006D5912">
        <w:trPr>
          <w:trHeight w:val="90"/>
        </w:trPr>
        <w:tc>
          <w:tcPr>
            <w:tcW w:w="119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References</w:t>
            </w:r>
          </w:p>
        </w:tc>
        <w:tc>
          <w:tcPr>
            <w:tcW w:w="90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Region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Design</w:t>
            </w:r>
          </w:p>
        </w:tc>
        <w:tc>
          <w:tcPr>
            <w:tcW w:w="6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No. of</w:t>
            </w:r>
          </w:p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cases</w:t>
            </w:r>
          </w:p>
        </w:tc>
        <w:tc>
          <w:tcPr>
            <w:tcW w:w="10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Outcome</w:t>
            </w:r>
          </w:p>
        </w:tc>
        <w:tc>
          <w:tcPr>
            <w:tcW w:w="637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Exposure : Main Results</w:t>
            </w:r>
          </w:p>
        </w:tc>
        <w:tc>
          <w:tcPr>
            <w:tcW w:w="283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Matched or</w:t>
            </w:r>
          </w:p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djusted variables</w:t>
            </w:r>
          </w:p>
        </w:tc>
      </w:tr>
      <w:tr w:rsidR="006D5912" w:rsidRPr="00E562A9" w:rsidTr="006D5912">
        <w:trPr>
          <w:trHeight w:val="355"/>
        </w:trPr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 xml:space="preserve">Chen PY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i/>
                <w:iCs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cs="Times New Roman" w:hint="eastAsia"/>
                <w:i/>
                <w:iCs/>
                <w:sz w:val="21"/>
                <w:szCs w:val="21"/>
                <w:lang w:eastAsia="zh-CN"/>
              </w:rPr>
              <w:t>e</w:t>
            </w:r>
            <w:r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t</w:t>
            </w:r>
            <w:r w:rsidRPr="00E562A9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al.</w:t>
            </w:r>
          </w:p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i/>
                <w:iCs/>
                <w:sz w:val="21"/>
                <w:szCs w:val="21"/>
                <w:lang w:eastAsia="zh-CN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(2018)</w:t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aGVuPC9BdXRob3I+PFllYXI+MjAxODwvWWVhcj48UmVj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aGVuPC9BdXRob3I+PFllYXI+MjAxODwvWWVhcj48UmVj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>(159)</w:t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case–control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72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E11356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6375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E562A9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CHEI: per 5, points increment of the total scores: OR=0.43 (95% CI: 0.38, 0.50)</w:t>
            </w:r>
          </w:p>
          <w:p w:rsidR="006D5912" w:rsidRPr="00784B64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HEI-2015: per 5, points increment of the total scores: OR=0.47 (95% CI: 0.40, 0.55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ge, education, alcohol, smoking, energy intake, BMI, PA, HBV, HCV, others</w:t>
            </w:r>
          </w:p>
        </w:tc>
      </w:tr>
      <w:tr w:rsidR="006D5912" w:rsidRPr="00E562A9" w:rsidTr="006D5912">
        <w:trPr>
          <w:trHeight w:val="355"/>
        </w:trPr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 xml:space="preserve">Zhang W </w:t>
            </w:r>
            <w:r w:rsidRPr="00E562A9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et al. </w:t>
            </w: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(2013)</w:t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FuZzwvQXV0aG9yPjxZZWFyPjIwMTM8L1llYXI+PFJl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aaGFuZzwvQXV0aG9yPjxZZWFyPjIwMTM8L1llYXI+PFJl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>(101)</w:t>
            </w:r>
            <w:r w:rsidR="001A0F94" w:rsidRPr="00D104AB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="001A0F94" w:rsidRPr="00E562A9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Pr="00E562A9">
              <w:rPr>
                <w:rFonts w:ascii="Times New Roman" w:hAnsi="Times New Roman" w:cs="Times New Roman"/>
                <w:sz w:val="21"/>
                <w:szCs w:val="21"/>
              </w:rPr>
              <w:instrText xml:space="preserve"> ADDIN  EN.CITE </w:instrText>
            </w:r>
            <w:r w:rsidR="001A0F94" w:rsidRPr="00E562A9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Chi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26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Liver cancer</w:t>
            </w:r>
          </w:p>
        </w:tc>
        <w:tc>
          <w:tcPr>
            <w:tcW w:w="6375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E562A9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 vegetable, based diet: Q4 vs. Q1: HR=0.58 (95% CI: 0.40, 0.84)</w:t>
            </w:r>
          </w:p>
          <w:p w:rsidR="006D5912" w:rsidRPr="00E562A9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 fruit, based diet: Q4 vs. Q1: HR=1.13 (95% CI: 0.78, 1.64)</w:t>
            </w:r>
          </w:p>
          <w:p w:rsidR="006D5912" w:rsidRPr="00E562A9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 meat, based diet: Q4 vs. Q1: HR=1.18 (95% CI: 0.83, 1.69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ge, education, energy intake, BMI, HBV, HCV, chronic liver diseases, others</w:t>
            </w:r>
          </w:p>
        </w:tc>
      </w:tr>
      <w:tr w:rsidR="006D5912" w:rsidRPr="00E562A9" w:rsidTr="006D5912"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 xml:space="preserve">Li WQ </w:t>
            </w:r>
          </w:p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i/>
                <w:iCs/>
                <w:sz w:val="21"/>
                <w:szCs w:val="21"/>
                <w:lang w:eastAsia="zh-CN"/>
              </w:rPr>
            </w:pPr>
            <w:r w:rsidRPr="00E562A9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.</w:t>
            </w:r>
          </w:p>
          <w:p w:rsidR="006D5912" w:rsidRPr="00E562A9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(2014)</w:t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aTwvQXV0aG9yPjxZZWFyPjIwMTQ8L1llYXI+PFJlY051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aTwvQXV0aG9yPjxZZWFyPjIwMTQ8L1llYXI+PFJlY051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A52004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>(160)</w:t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eastAsia="宋体" w:hAnsi="Times New Roman" w:cs="Times New Roman"/>
                <w:color w:val="000000"/>
                <w:sz w:val="21"/>
                <w:szCs w:val="21"/>
                <w:shd w:val="clear" w:color="auto" w:fill="FFFFFF"/>
              </w:rPr>
              <w:t>U.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50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375" w:type="dxa"/>
            <w:tcBorders>
              <w:top w:val="nil"/>
              <w:left w:val="nil"/>
              <w:bottom w:val="nil"/>
              <w:right w:val="nil"/>
            </w:tcBorders>
          </w:tcPr>
          <w:p w:rsidR="006D5912" w:rsidRPr="00E562A9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HEI-2010: Q5 vs. Q1: HR=0.72 (95%CI: 0.53, 0.97)</w:t>
            </w:r>
          </w:p>
          <w:p w:rsidR="006D5912" w:rsidRPr="00784B64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MED: Q5 vs. Q1: HR=0.62 (95% CI: 0.47, 0.84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6D5912" w:rsidRPr="00E562A9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ge, race, education, alcohol, smoking, energy intake, PA, others</w:t>
            </w:r>
          </w:p>
        </w:tc>
      </w:tr>
      <w:tr w:rsidR="006D5912" w:rsidRPr="00E562A9" w:rsidTr="006D5912">
        <w:tc>
          <w:tcPr>
            <w:tcW w:w="119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Default="006D5912" w:rsidP="004D65C9">
            <w:pPr>
              <w:jc w:val="center"/>
              <w:rPr>
                <w:rFonts w:ascii="Times New Roman" w:hAnsi="Times New Roman" w:cs="Times New Roman"/>
                <w:i/>
                <w:iCs/>
                <w:sz w:val="21"/>
                <w:szCs w:val="21"/>
                <w:lang w:eastAsia="zh-CN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 xml:space="preserve">Ma Y </w:t>
            </w:r>
            <w:r w:rsidRPr="00E562A9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t al.</w:t>
            </w:r>
          </w:p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eastAsia="zh-CN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(2018)</w:t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NYTwvQXV0aG9yPjxZZWFyPjIwMTg8L1llYXI+PFJlY051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NYTwvQXV0aG9yPjxZZWFyPjIwMTg8L1llYXI+PFJlY051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</w:r>
            <w:r w:rsidR="001A0F94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A967F2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</w:rPr>
              <w:t>(161)</w:t>
            </w:r>
            <w:r w:rsidR="001A0F94" w:rsidRPr="000C5C4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90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U.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cohort study</w:t>
            </w:r>
          </w:p>
        </w:tc>
        <w:tc>
          <w:tcPr>
            <w:tcW w:w="68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160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HCC</w:t>
            </w:r>
          </w:p>
        </w:tc>
        <w:tc>
          <w:tcPr>
            <w:tcW w:w="637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6D5912" w:rsidRPr="00E562A9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HEI-2010: T3 vs. T1: HR=0.61 (95% CI: 0.39, 0.95)</w:t>
            </w:r>
          </w:p>
          <w:p w:rsidR="006D5912" w:rsidRPr="00E562A9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MED: T3 vs. T1: HR=0.75 (95% CI: 0.49, 1.15)</w:t>
            </w:r>
          </w:p>
          <w:p w:rsidR="006D5912" w:rsidRPr="00E562A9" w:rsidRDefault="006D5912" w:rsidP="004D65C9">
            <w:pPr>
              <w:widowControl w:val="0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DASH: T3 vs. T1: HR=0.90 (95% CI: 0.59, 1.36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6D5912" w:rsidRPr="00E562A9" w:rsidRDefault="006D5912" w:rsidP="004D65C9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E562A9">
              <w:rPr>
                <w:rFonts w:ascii="Times New Roman" w:hAnsi="Times New Roman" w:cs="Times New Roman"/>
                <w:sz w:val="21"/>
                <w:szCs w:val="21"/>
              </w:rPr>
              <w:t>Age, race, alcohol, smoking, energy intake, BMI, PA, others</w:t>
            </w:r>
          </w:p>
        </w:tc>
      </w:tr>
    </w:tbl>
    <w:p w:rsidR="006D5912" w:rsidRPr="00A73B5A" w:rsidRDefault="006D5912" w:rsidP="006D5912">
      <w:pPr>
        <w:pStyle w:val="EndNoteBibliography"/>
        <w:rPr>
          <w:rFonts w:ascii="Times New Roman" w:hAnsi="Times New Roman" w:cs="Times New Roman"/>
          <w:sz w:val="21"/>
          <w:szCs w:val="21"/>
        </w:rPr>
      </w:pPr>
      <w:r w:rsidRPr="00A73B5A">
        <w:rPr>
          <w:rFonts w:ascii="Times New Roman" w:hAnsi="Times New Roman" w:cs="Times New Roman"/>
          <w:sz w:val="21"/>
          <w:szCs w:val="21"/>
        </w:rPr>
        <w:t>AHEI‐2010,the Alternative Healthy Eating Index, 2010; AMED, Alternate Mediterranean Diet; BMI, Body Mass Index; CHEI, the Chinese Healthy Eating Index; CI, confidence interval; DASH, dietary approaches to stop hypertension; HBV, hepatitis B virus; HCC, hepatocellular carcinoma; HCV: Hepatitis C Virus; HEI-2010,the Healthy Eating Index, 2010; HEI-2015,the Healthy Eating Index 2015; HR, hazard ratios; OR, odds ratios; PA, physical activity.</w:t>
      </w:r>
    </w:p>
    <w:p w:rsidR="00DC17EC" w:rsidRDefault="00DC17EC"/>
    <w:sectPr w:rsidR="00DC17EC" w:rsidSect="006D5912">
      <w:pgSz w:w="16838" w:h="11906" w:orient="landscape"/>
      <w:pgMar w:top="1135" w:right="1440" w:bottom="1135" w:left="1440" w:header="851" w:footer="992" w:gutter="0"/>
      <w:cols w:space="425"/>
      <w:docGrid w:type="lines" w:linePitch="326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10889" w:rsidRDefault="00E10889" w:rsidP="006D5912">
      <w:r>
        <w:separator/>
      </w:r>
    </w:p>
  </w:endnote>
  <w:endnote w:type="continuationSeparator" w:id="1">
    <w:p w:rsidR="00E10889" w:rsidRDefault="00E10889" w:rsidP="006D591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">
    <w:altName w:val="Book Antiqua"/>
    <w:charset w:val="00"/>
    <w:family w:val="roman"/>
    <w:pitch w:val="variable"/>
    <w:sig w:usb0="00000007" w:usb1="00000000" w:usb2="00000000" w:usb3="00000000" w:csb0="0000009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AdvP697C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10889" w:rsidRDefault="00E10889" w:rsidP="006D5912">
      <w:r>
        <w:separator/>
      </w:r>
    </w:p>
  </w:footnote>
  <w:footnote w:type="continuationSeparator" w:id="1">
    <w:p w:rsidR="00E10889" w:rsidRDefault="00E10889" w:rsidP="006D5912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E22C37"/>
    <w:multiLevelType w:val="hybridMultilevel"/>
    <w:tmpl w:val="0A3CEDA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7DE7200"/>
    <w:multiLevelType w:val="hybridMultilevel"/>
    <w:tmpl w:val="37EA933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0A3D757C"/>
    <w:multiLevelType w:val="hybridMultilevel"/>
    <w:tmpl w:val="0A26C3B6"/>
    <w:lvl w:ilvl="0" w:tplc="2A1CD2F2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6032C13"/>
    <w:multiLevelType w:val="hybridMultilevel"/>
    <w:tmpl w:val="6262B658"/>
    <w:lvl w:ilvl="0" w:tplc="6C1CD075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>
    <w:nsid w:val="26B81C50"/>
    <w:multiLevelType w:val="hybridMultilevel"/>
    <w:tmpl w:val="5AE45C4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2E7F6863"/>
    <w:multiLevelType w:val="hybridMultilevel"/>
    <w:tmpl w:val="D04461D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>
    <w:nsid w:val="2FAD3E31"/>
    <w:multiLevelType w:val="hybridMultilevel"/>
    <w:tmpl w:val="A4E4643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>
    <w:nsid w:val="50853C89"/>
    <w:multiLevelType w:val="multilevel"/>
    <w:tmpl w:val="50853C89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>
    <w:nsid w:val="56CF7945"/>
    <w:multiLevelType w:val="hybridMultilevel"/>
    <w:tmpl w:val="1A2C850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>
    <w:nsid w:val="5C9D2D87"/>
    <w:multiLevelType w:val="hybridMultilevel"/>
    <w:tmpl w:val="4834804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>
    <w:nsid w:val="6C1CD075"/>
    <w:multiLevelType w:val="singleLevel"/>
    <w:tmpl w:val="6C1CD075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</w:abstractNum>
  <w:abstractNum w:abstractNumId="11">
    <w:nsid w:val="725045F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2">
    <w:nsid w:val="79481AD2"/>
    <w:multiLevelType w:val="hybridMultilevel"/>
    <w:tmpl w:val="8414690A"/>
    <w:lvl w:ilvl="0" w:tplc="C34A8C62">
      <w:start w:val="1"/>
      <w:numFmt w:val="lowerLetter"/>
      <w:lvlText w:val="(%1)"/>
      <w:lvlJc w:val="left"/>
      <w:pPr>
        <w:ind w:left="644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3">
    <w:nsid w:val="7CD55B5A"/>
    <w:multiLevelType w:val="hybridMultilevel"/>
    <w:tmpl w:val="58CE4990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3"/>
  </w:num>
  <w:num w:numId="2">
    <w:abstractNumId w:val="4"/>
  </w:num>
  <w:num w:numId="3">
    <w:abstractNumId w:val="12"/>
  </w:num>
  <w:num w:numId="4">
    <w:abstractNumId w:val="2"/>
  </w:num>
  <w:num w:numId="5">
    <w:abstractNumId w:val="6"/>
  </w:num>
  <w:num w:numId="6">
    <w:abstractNumId w:val="1"/>
  </w:num>
  <w:num w:numId="7">
    <w:abstractNumId w:val="5"/>
  </w:num>
  <w:num w:numId="8">
    <w:abstractNumId w:val="0"/>
  </w:num>
  <w:num w:numId="9">
    <w:abstractNumId w:val="11"/>
  </w:num>
  <w:num w:numId="10">
    <w:abstractNumId w:val="10"/>
  </w:num>
  <w:num w:numId="11">
    <w:abstractNumId w:val="7"/>
  </w:num>
  <w:num w:numId="12">
    <w:abstractNumId w:val="8"/>
  </w:num>
  <w:num w:numId="13">
    <w:abstractNumId w:val="3"/>
  </w:num>
  <w:num w:numId="14">
    <w:abstractNumId w:val="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__Grammarly_42____i" w:val="H4sIAAAAAAAEAKtWckksSQxILCpxzi/NK1GyMqwFAAEhoTITAAAA"/>
    <w:docVar w:name="__Grammarly_42___1" w:val="H4sIAAAAAAAEAKtWcslP9kxRslIyNDYytDQ3MTUyMDcwMjEAAiUdpeDU4uLM/DyQAqNaAItDGAksAAAA"/>
  </w:docVars>
  <w:rsids>
    <w:rsidRoot w:val="006D5912"/>
    <w:rsid w:val="000B0BE2"/>
    <w:rsid w:val="00133499"/>
    <w:rsid w:val="001A0F94"/>
    <w:rsid w:val="006D5912"/>
    <w:rsid w:val="00B94164"/>
    <w:rsid w:val="00BA4327"/>
    <w:rsid w:val="00D5436B"/>
    <w:rsid w:val="00DC17EC"/>
    <w:rsid w:val="00E10889"/>
    <w:rsid w:val="00E11356"/>
    <w:rsid w:val="00FB6FD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Hyperlink" w:qFormat="1"/>
    <w:lsdException w:name="FollowedHyperlink" w:uiPriority="0" w:qFormat="1"/>
    <w:lsdException w:name="Strong" w:semiHidden="0" w:uiPriority="0" w:unhideWhenUsed="0" w:qFormat="1"/>
    <w:lsdException w:name="Emphasis" w:semiHidden="0" w:uiPriority="0" w:unhideWhenUsed="0" w:qFormat="1"/>
    <w:lsdException w:name="HTML Cite" w:uiPriority="0" w:qFormat="1"/>
    <w:lsdException w:name="Balloon Text" w:uiPriority="0"/>
    <w:lsdException w:name="Table Grid" w:semiHidden="0" w:uiPriority="0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D5912"/>
    <w:rPr>
      <w:kern w:val="0"/>
      <w:sz w:val="24"/>
      <w:szCs w:val="24"/>
      <w:lang w:eastAsia="en-US"/>
    </w:rPr>
  </w:style>
  <w:style w:type="paragraph" w:styleId="1">
    <w:name w:val="heading 1"/>
    <w:basedOn w:val="a"/>
    <w:link w:val="1Char"/>
    <w:qFormat/>
    <w:rsid w:val="006D5912"/>
    <w:pPr>
      <w:spacing w:before="100" w:beforeAutospacing="1" w:after="100" w:afterAutospacing="1"/>
      <w:outlineLvl w:val="0"/>
    </w:pPr>
    <w:rPr>
      <w:rFonts w:ascii="宋体" w:eastAsia="宋体" w:hAnsi="宋体" w:cs="宋体"/>
      <w:b/>
      <w:bCs/>
      <w:kern w:val="36"/>
      <w:sz w:val="48"/>
      <w:szCs w:val="48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6D591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6D5912"/>
    <w:rPr>
      <w:sz w:val="18"/>
      <w:szCs w:val="18"/>
    </w:rPr>
  </w:style>
  <w:style w:type="paragraph" w:styleId="a4">
    <w:name w:val="footer"/>
    <w:basedOn w:val="a"/>
    <w:link w:val="Char0"/>
    <w:unhideWhenUsed/>
    <w:rsid w:val="006D591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rsid w:val="006D5912"/>
    <w:rPr>
      <w:sz w:val="18"/>
      <w:szCs w:val="18"/>
    </w:rPr>
  </w:style>
  <w:style w:type="character" w:customStyle="1" w:styleId="1Char">
    <w:name w:val="标题 1 Char"/>
    <w:basedOn w:val="a0"/>
    <w:link w:val="1"/>
    <w:rsid w:val="006D5912"/>
    <w:rPr>
      <w:rFonts w:ascii="宋体" w:eastAsia="宋体" w:hAnsi="宋体" w:cs="宋体"/>
      <w:b/>
      <w:bCs/>
      <w:kern w:val="36"/>
      <w:sz w:val="48"/>
      <w:szCs w:val="48"/>
    </w:rPr>
  </w:style>
  <w:style w:type="paragraph" w:styleId="a5">
    <w:name w:val="List Paragraph"/>
    <w:basedOn w:val="a"/>
    <w:link w:val="Char1"/>
    <w:uiPriority w:val="34"/>
    <w:qFormat/>
    <w:rsid w:val="006D5912"/>
    <w:pPr>
      <w:ind w:left="720"/>
      <w:contextualSpacing/>
    </w:pPr>
  </w:style>
  <w:style w:type="paragraph" w:styleId="a6">
    <w:name w:val="Normal (Web)"/>
    <w:basedOn w:val="a"/>
    <w:uiPriority w:val="99"/>
    <w:unhideWhenUsed/>
    <w:rsid w:val="006D5912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zh-CN"/>
    </w:rPr>
  </w:style>
  <w:style w:type="paragraph" w:customStyle="1" w:styleId="p">
    <w:name w:val="p"/>
    <w:basedOn w:val="a"/>
    <w:link w:val="pChar"/>
    <w:rsid w:val="006D5912"/>
    <w:pPr>
      <w:spacing w:before="100" w:beforeAutospacing="1" w:after="100" w:afterAutospacing="1"/>
    </w:pPr>
    <w:rPr>
      <w:rFonts w:ascii="Times New Roman" w:eastAsiaTheme="minorHAnsi" w:hAnsi="Times New Roman" w:cs="Times New Roman"/>
    </w:rPr>
  </w:style>
  <w:style w:type="character" w:customStyle="1" w:styleId="pChar">
    <w:name w:val="p Char"/>
    <w:basedOn w:val="a0"/>
    <w:link w:val="p"/>
    <w:rsid w:val="006D5912"/>
    <w:rPr>
      <w:rFonts w:ascii="Times New Roman" w:eastAsiaTheme="minorHAnsi" w:hAnsi="Times New Roman" w:cs="Times New Roman"/>
      <w:kern w:val="0"/>
      <w:sz w:val="24"/>
      <w:szCs w:val="24"/>
      <w:lang w:eastAsia="en-US"/>
    </w:rPr>
  </w:style>
  <w:style w:type="character" w:customStyle="1" w:styleId="Char1">
    <w:name w:val="列出段落 Char"/>
    <w:link w:val="a5"/>
    <w:uiPriority w:val="34"/>
    <w:rsid w:val="006D5912"/>
    <w:rPr>
      <w:kern w:val="0"/>
      <w:sz w:val="24"/>
      <w:szCs w:val="24"/>
      <w:lang w:eastAsia="en-US"/>
    </w:rPr>
  </w:style>
  <w:style w:type="paragraph" w:customStyle="1" w:styleId="ColorfulList-Accent11">
    <w:name w:val="Colorful List - Accent 11"/>
    <w:basedOn w:val="a"/>
    <w:qFormat/>
    <w:rsid w:val="006D5912"/>
    <w:pPr>
      <w:ind w:left="720"/>
      <w:contextualSpacing/>
    </w:pPr>
    <w:rPr>
      <w:rFonts w:ascii="Palatino" w:eastAsia="宋体" w:hAnsi="Palatino" w:cs="Times New Roman"/>
    </w:rPr>
  </w:style>
  <w:style w:type="table" w:styleId="a7">
    <w:name w:val="Table Grid"/>
    <w:basedOn w:val="a1"/>
    <w:qFormat/>
    <w:rsid w:val="006D5912"/>
    <w:rPr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8">
    <w:name w:val="Emphasis"/>
    <w:qFormat/>
    <w:rsid w:val="006D5912"/>
    <w:rPr>
      <w:i/>
      <w:iCs/>
    </w:rPr>
  </w:style>
  <w:style w:type="character" w:customStyle="1" w:styleId="regulartext1">
    <w:name w:val="regulartext1"/>
    <w:rsid w:val="006D5912"/>
    <w:rPr>
      <w:rFonts w:ascii="Arial" w:hAnsi="Arial" w:cs="Arial" w:hint="default"/>
      <w:b w:val="0"/>
      <w:bCs w:val="0"/>
      <w:color w:val="000000"/>
      <w:sz w:val="24"/>
      <w:szCs w:val="24"/>
    </w:rPr>
  </w:style>
  <w:style w:type="paragraph" w:customStyle="1" w:styleId="10">
    <w:name w:val="行間詰め1"/>
    <w:uiPriority w:val="1"/>
    <w:qFormat/>
    <w:rsid w:val="006D5912"/>
    <w:rPr>
      <w:rFonts w:ascii="Calibri" w:eastAsia="MS Mincho" w:hAnsi="Calibri" w:cs="Times New Roman"/>
      <w:kern w:val="0"/>
      <w:sz w:val="22"/>
      <w:lang w:eastAsia="ja-JP"/>
    </w:rPr>
  </w:style>
  <w:style w:type="character" w:styleId="a9">
    <w:name w:val="Hyperlink"/>
    <w:basedOn w:val="a0"/>
    <w:uiPriority w:val="99"/>
    <w:unhideWhenUsed/>
    <w:qFormat/>
    <w:rsid w:val="006D5912"/>
    <w:rPr>
      <w:color w:val="0000FF"/>
      <w:u w:val="single"/>
    </w:rPr>
  </w:style>
  <w:style w:type="paragraph" w:customStyle="1" w:styleId="EndNoteBibliography">
    <w:name w:val="EndNote Bibliography"/>
    <w:basedOn w:val="a"/>
    <w:link w:val="EndNoteBibliographyChar"/>
    <w:rsid w:val="006D5912"/>
    <w:rPr>
      <w:rFonts w:ascii="Arial" w:eastAsiaTheme="minorHAnsi" w:hAnsi="Arial" w:cs="Arial"/>
      <w:noProof/>
      <w:sz w:val="22"/>
    </w:rPr>
  </w:style>
  <w:style w:type="character" w:customStyle="1" w:styleId="EndNoteBibliographyChar">
    <w:name w:val="EndNote Bibliography Char"/>
    <w:basedOn w:val="pChar"/>
    <w:link w:val="EndNoteBibliography"/>
    <w:rsid w:val="006D5912"/>
    <w:rPr>
      <w:rFonts w:ascii="Arial" w:eastAsiaTheme="minorHAnsi" w:hAnsi="Arial" w:cs="Arial"/>
      <w:noProof/>
      <w:kern w:val="0"/>
      <w:sz w:val="22"/>
      <w:szCs w:val="24"/>
      <w:lang w:eastAsia="en-US"/>
    </w:rPr>
  </w:style>
  <w:style w:type="paragraph" w:styleId="2">
    <w:name w:val="Body Text 2"/>
    <w:basedOn w:val="a"/>
    <w:link w:val="2Char"/>
    <w:autoRedefine/>
    <w:rsid w:val="006D5912"/>
    <w:pPr>
      <w:tabs>
        <w:tab w:val="left" w:pos="-576"/>
        <w:tab w:val="left" w:pos="144"/>
        <w:tab w:val="left" w:pos="607"/>
        <w:tab w:val="left" w:pos="4348"/>
        <w:tab w:val="left" w:pos="8090"/>
        <w:tab w:val="left" w:pos="10944"/>
      </w:tabs>
      <w:ind w:left="-1080"/>
    </w:pPr>
    <w:rPr>
      <w:rFonts w:ascii="Arial" w:eastAsia="Times New Roman" w:hAnsi="Arial" w:cs="Times New Roman"/>
      <w:szCs w:val="20"/>
    </w:rPr>
  </w:style>
  <w:style w:type="character" w:customStyle="1" w:styleId="2Char">
    <w:name w:val="正文文本 2 Char"/>
    <w:basedOn w:val="a0"/>
    <w:link w:val="2"/>
    <w:rsid w:val="006D5912"/>
    <w:rPr>
      <w:rFonts w:ascii="Arial" w:eastAsia="Times New Roman" w:hAnsi="Arial" w:cs="Times New Roman"/>
      <w:kern w:val="0"/>
      <w:sz w:val="24"/>
      <w:szCs w:val="20"/>
      <w:lang w:eastAsia="en-US"/>
    </w:rPr>
  </w:style>
  <w:style w:type="paragraph" w:customStyle="1" w:styleId="Default">
    <w:name w:val="Default"/>
    <w:rsid w:val="006D5912"/>
    <w:pPr>
      <w:widowControl w:val="0"/>
      <w:autoSpaceDE w:val="0"/>
      <w:autoSpaceDN w:val="0"/>
      <w:adjustRightInd w:val="0"/>
    </w:pPr>
    <w:rPr>
      <w:rFonts w:ascii="Arial" w:eastAsia="MS Mincho" w:hAnsi="Arial" w:cs="Arial"/>
      <w:color w:val="000000"/>
      <w:kern w:val="0"/>
      <w:sz w:val="24"/>
      <w:szCs w:val="24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6D5912"/>
    <w:pPr>
      <w:jc w:val="center"/>
    </w:pPr>
    <w:rPr>
      <w:rFonts w:ascii="Arial" w:hAnsi="Arial" w:cs="Arial"/>
      <w:sz w:val="22"/>
    </w:rPr>
  </w:style>
  <w:style w:type="character" w:customStyle="1" w:styleId="PABulletLevel1CharChar">
    <w:name w:val="PA Bullet Level 1 Char Char"/>
    <w:link w:val="PABulletLevel1"/>
    <w:locked/>
    <w:rsid w:val="006D5912"/>
    <w:rPr>
      <w:bCs/>
    </w:rPr>
  </w:style>
  <w:style w:type="paragraph" w:customStyle="1" w:styleId="PABulletLevel1">
    <w:name w:val="PA Bullet Level 1"/>
    <w:basedOn w:val="a"/>
    <w:link w:val="PABulletLevel1CharChar"/>
    <w:rsid w:val="006D5912"/>
    <w:pPr>
      <w:tabs>
        <w:tab w:val="num" w:pos="360"/>
      </w:tabs>
      <w:autoSpaceDE w:val="0"/>
      <w:autoSpaceDN w:val="0"/>
      <w:adjustRightInd w:val="0"/>
      <w:snapToGrid w:val="0"/>
      <w:spacing w:after="120"/>
      <w:ind w:left="1080" w:hanging="360"/>
    </w:pPr>
    <w:rPr>
      <w:bCs/>
      <w:kern w:val="2"/>
      <w:sz w:val="21"/>
      <w:szCs w:val="22"/>
      <w:lang w:eastAsia="zh-CN"/>
    </w:rPr>
  </w:style>
  <w:style w:type="character" w:customStyle="1" w:styleId="apple-converted-space">
    <w:name w:val="apple-converted-space"/>
    <w:rsid w:val="006D5912"/>
  </w:style>
  <w:style w:type="character" w:customStyle="1" w:styleId="xbe">
    <w:name w:val="_xbe"/>
    <w:rsid w:val="006D5912"/>
  </w:style>
  <w:style w:type="paragraph" w:styleId="aa">
    <w:name w:val="Balloon Text"/>
    <w:basedOn w:val="a"/>
    <w:link w:val="Char2"/>
    <w:unhideWhenUsed/>
    <w:rsid w:val="006D5912"/>
    <w:rPr>
      <w:rFonts w:ascii="Lucida Grande" w:hAnsi="Lucida Grande" w:cs="Lucida Grande"/>
      <w:sz w:val="18"/>
      <w:szCs w:val="18"/>
    </w:rPr>
  </w:style>
  <w:style w:type="character" w:customStyle="1" w:styleId="Char2">
    <w:name w:val="批注框文本 Char"/>
    <w:basedOn w:val="a0"/>
    <w:link w:val="aa"/>
    <w:rsid w:val="006D5912"/>
    <w:rPr>
      <w:rFonts w:ascii="Lucida Grande" w:hAnsi="Lucida Grande" w:cs="Lucida Grande"/>
      <w:kern w:val="0"/>
      <w:sz w:val="18"/>
      <w:szCs w:val="18"/>
      <w:lang w:eastAsia="en-US"/>
    </w:rPr>
  </w:style>
  <w:style w:type="paragraph" w:styleId="ab">
    <w:name w:val="Revision"/>
    <w:hidden/>
    <w:uiPriority w:val="99"/>
    <w:semiHidden/>
    <w:rsid w:val="006D5912"/>
    <w:rPr>
      <w:kern w:val="0"/>
      <w:sz w:val="24"/>
      <w:szCs w:val="24"/>
      <w:lang w:eastAsia="en-US"/>
    </w:rPr>
  </w:style>
  <w:style w:type="character" w:styleId="ac">
    <w:name w:val="annotation reference"/>
    <w:basedOn w:val="a0"/>
    <w:unhideWhenUsed/>
    <w:rsid w:val="006D5912"/>
    <w:rPr>
      <w:sz w:val="18"/>
      <w:szCs w:val="18"/>
    </w:rPr>
  </w:style>
  <w:style w:type="paragraph" w:styleId="ad">
    <w:name w:val="annotation text"/>
    <w:basedOn w:val="a"/>
    <w:link w:val="Char3"/>
    <w:unhideWhenUsed/>
    <w:rsid w:val="006D5912"/>
  </w:style>
  <w:style w:type="character" w:customStyle="1" w:styleId="Char3">
    <w:name w:val="批注文字 Char"/>
    <w:basedOn w:val="a0"/>
    <w:link w:val="ad"/>
    <w:rsid w:val="006D5912"/>
    <w:rPr>
      <w:kern w:val="0"/>
      <w:sz w:val="24"/>
      <w:szCs w:val="24"/>
      <w:lang w:eastAsia="en-US"/>
    </w:rPr>
  </w:style>
  <w:style w:type="paragraph" w:styleId="ae">
    <w:name w:val="annotation subject"/>
    <w:basedOn w:val="ad"/>
    <w:next w:val="ad"/>
    <w:link w:val="Char4"/>
    <w:uiPriority w:val="99"/>
    <w:semiHidden/>
    <w:unhideWhenUsed/>
    <w:rsid w:val="006D5912"/>
    <w:rPr>
      <w:b/>
      <w:bCs/>
      <w:sz w:val="20"/>
      <w:szCs w:val="20"/>
    </w:rPr>
  </w:style>
  <w:style w:type="character" w:customStyle="1" w:styleId="Char4">
    <w:name w:val="批注主题 Char"/>
    <w:basedOn w:val="Char3"/>
    <w:link w:val="ae"/>
    <w:uiPriority w:val="99"/>
    <w:semiHidden/>
    <w:rsid w:val="006D5912"/>
    <w:rPr>
      <w:b/>
      <w:bCs/>
      <w:kern w:val="0"/>
      <w:sz w:val="20"/>
      <w:szCs w:val="20"/>
      <w:lang w:eastAsia="en-US"/>
    </w:rPr>
  </w:style>
  <w:style w:type="character" w:customStyle="1" w:styleId="highlight">
    <w:name w:val="highlight"/>
    <w:basedOn w:val="a0"/>
    <w:rsid w:val="006D5912"/>
  </w:style>
  <w:style w:type="character" w:styleId="af">
    <w:name w:val="line number"/>
    <w:basedOn w:val="a0"/>
    <w:uiPriority w:val="99"/>
    <w:semiHidden/>
    <w:unhideWhenUsed/>
    <w:rsid w:val="006D5912"/>
  </w:style>
  <w:style w:type="character" w:styleId="af0">
    <w:name w:val="Strong"/>
    <w:basedOn w:val="a0"/>
    <w:qFormat/>
    <w:rsid w:val="006D5912"/>
    <w:rPr>
      <w:color w:val="CC0000"/>
    </w:rPr>
  </w:style>
  <w:style w:type="character" w:styleId="af1">
    <w:name w:val="FollowedHyperlink"/>
    <w:basedOn w:val="a0"/>
    <w:qFormat/>
    <w:rsid w:val="006D5912"/>
    <w:rPr>
      <w:color w:val="600090"/>
      <w:u w:val="none"/>
    </w:rPr>
  </w:style>
  <w:style w:type="character" w:styleId="HTML">
    <w:name w:val="HTML Cite"/>
    <w:basedOn w:val="a0"/>
    <w:qFormat/>
    <w:rsid w:val="006D5912"/>
    <w:rPr>
      <w:color w:val="006D21"/>
    </w:rPr>
  </w:style>
  <w:style w:type="character" w:customStyle="1" w:styleId="EndNoteBibliographyTitleChar">
    <w:name w:val="EndNote Bibliography Title Char"/>
    <w:basedOn w:val="a0"/>
    <w:link w:val="EndNoteBibliographyTitle"/>
    <w:rsid w:val="006D5912"/>
    <w:rPr>
      <w:rFonts w:ascii="Arial" w:hAnsi="Arial" w:cs="Arial"/>
      <w:kern w:val="0"/>
      <w:sz w:val="22"/>
      <w:szCs w:val="24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cn.bing.com/dict/clientsearch?mkt=zh-CN&amp;setLang=zh&amp;form=BDVEHC&amp;ClientVer=BDDTV3.5.1.4320&amp;q=%E6%AC%A7%E6%B4%B2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0</Pages>
  <Words>4022</Words>
  <Characters>22930</Characters>
  <Application>Microsoft Office Word</Application>
  <DocSecurity>0</DocSecurity>
  <Lines>191</Lines>
  <Paragraphs>53</Paragraphs>
  <ScaleCrop>false</ScaleCrop>
  <Company>Microsoft</Company>
  <LinksUpToDate>false</LinksUpToDate>
  <CharactersWithSpaces>268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微软用户</cp:lastModifiedBy>
  <cp:revision>11</cp:revision>
  <dcterms:created xsi:type="dcterms:W3CDTF">2019-12-02T08:31:00Z</dcterms:created>
  <dcterms:modified xsi:type="dcterms:W3CDTF">2020-02-06T10:46:00Z</dcterms:modified>
</cp:coreProperties>
</file>